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4697476"/>
      <w:r w:rsidRPr="004560CB">
        <w:rPr>
          <w:lang w:val="en-GB"/>
        </w:rPr>
        <w:lastRenderedPageBreak/>
        <w:t>Abstract</w:t>
      </w:r>
      <w:bookmarkEnd w:id="0"/>
    </w:p>
    <w:p w14:paraId="65F41CFD" w14:textId="77777777" w:rsidR="0024269F" w:rsidRPr="004560CB" w:rsidRDefault="0024269F" w:rsidP="0024269F"/>
    <w:p w14:paraId="23258980" w14:textId="783CB4B2" w:rsidR="00D8734F" w:rsidRPr="004560CB" w:rsidRDefault="00D8734F" w:rsidP="00D8734F">
      <w:pPr>
        <w:pStyle w:val="Heading1"/>
        <w:rPr>
          <w:lang w:val="en-GB"/>
        </w:rPr>
      </w:pPr>
      <w:bookmarkStart w:id="1" w:name="_Toc134697477"/>
      <w:r w:rsidRPr="004560CB">
        <w:rPr>
          <w:lang w:val="en-GB"/>
        </w:rPr>
        <w:t>Acknowledgements</w:t>
      </w:r>
      <w:bookmarkEnd w:id="1"/>
    </w:p>
    <w:p w14:paraId="0D27E4C0" w14:textId="2881549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 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and not what I necessarily want to hear.</w:t>
      </w:r>
      <w:r w:rsidR="00181BFF" w:rsidRPr="004560CB">
        <w:t xml:space="preserve"> 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4697478"/>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1ACD063F" w14:textId="5F1937A3" w:rsidR="001D398B" w:rsidRDefault="00D8734F">
          <w:pPr>
            <w:pStyle w:val="TOC1"/>
            <w:tabs>
              <w:tab w:val="left" w:pos="440"/>
              <w:tab w:val="right" w:leader="dot" w:pos="7395"/>
            </w:tabs>
            <w:rPr>
              <w:rFonts w:eastAsiaTheme="minorEastAsia" w:cstheme="minorBidi"/>
              <w:b w:val="0"/>
              <w:bCs w:val="0"/>
              <w:i w:val="0"/>
              <w:iCs w:val="0"/>
              <w:noProof/>
              <w:lang w:val="en-SE" w:eastAsia="en-GB"/>
            </w:rPr>
          </w:pPr>
          <w:r w:rsidRPr="004560CB">
            <w:rPr>
              <w:b w:val="0"/>
              <w:bCs w:val="0"/>
            </w:rPr>
            <w:fldChar w:fldCharType="begin"/>
          </w:r>
          <w:r w:rsidRPr="004560CB">
            <w:instrText xml:space="preserve"> TOC \o "1-3" \h \z \u </w:instrText>
          </w:r>
          <w:r w:rsidRPr="004560CB">
            <w:rPr>
              <w:b w:val="0"/>
              <w:bCs w:val="0"/>
            </w:rPr>
            <w:fldChar w:fldCharType="separate"/>
          </w:r>
          <w:hyperlink w:anchor="_Toc134697476" w:history="1">
            <w:r w:rsidR="001D398B" w:rsidRPr="0078224F">
              <w:rPr>
                <w:rStyle w:val="Hyperlink"/>
                <w:noProof/>
              </w:rPr>
              <w:t>1</w:t>
            </w:r>
            <w:r w:rsidR="001D398B">
              <w:rPr>
                <w:rFonts w:eastAsiaTheme="minorEastAsia" w:cstheme="minorBidi"/>
                <w:b w:val="0"/>
                <w:bCs w:val="0"/>
                <w:i w:val="0"/>
                <w:iCs w:val="0"/>
                <w:noProof/>
                <w:lang w:val="en-SE" w:eastAsia="en-GB"/>
              </w:rPr>
              <w:tab/>
            </w:r>
            <w:r w:rsidR="001D398B" w:rsidRPr="0078224F">
              <w:rPr>
                <w:rStyle w:val="Hyperlink"/>
                <w:noProof/>
              </w:rPr>
              <w:t>Abstract</w:t>
            </w:r>
            <w:r w:rsidR="001D398B">
              <w:rPr>
                <w:noProof/>
                <w:webHidden/>
              </w:rPr>
              <w:tab/>
            </w:r>
            <w:r w:rsidR="001D398B">
              <w:rPr>
                <w:noProof/>
                <w:webHidden/>
              </w:rPr>
              <w:fldChar w:fldCharType="begin"/>
            </w:r>
            <w:r w:rsidR="001D398B">
              <w:rPr>
                <w:noProof/>
                <w:webHidden/>
              </w:rPr>
              <w:instrText xml:space="preserve"> PAGEREF _Toc134697476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46754E04" w14:textId="32811E0D"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7" w:history="1">
            <w:r w:rsidR="001D398B" w:rsidRPr="0078224F">
              <w:rPr>
                <w:rStyle w:val="Hyperlink"/>
                <w:noProof/>
              </w:rPr>
              <w:t>2</w:t>
            </w:r>
            <w:r w:rsidR="001D398B">
              <w:rPr>
                <w:rFonts w:eastAsiaTheme="minorEastAsia" w:cstheme="minorBidi"/>
                <w:b w:val="0"/>
                <w:bCs w:val="0"/>
                <w:i w:val="0"/>
                <w:iCs w:val="0"/>
                <w:noProof/>
                <w:lang w:val="en-SE" w:eastAsia="en-GB"/>
              </w:rPr>
              <w:tab/>
            </w:r>
            <w:r w:rsidR="001D398B" w:rsidRPr="0078224F">
              <w:rPr>
                <w:rStyle w:val="Hyperlink"/>
                <w:noProof/>
              </w:rPr>
              <w:t>Acknowledgements</w:t>
            </w:r>
            <w:r w:rsidR="001D398B">
              <w:rPr>
                <w:noProof/>
                <w:webHidden/>
              </w:rPr>
              <w:tab/>
            </w:r>
            <w:r w:rsidR="001D398B">
              <w:rPr>
                <w:noProof/>
                <w:webHidden/>
              </w:rPr>
              <w:fldChar w:fldCharType="begin"/>
            </w:r>
            <w:r w:rsidR="001D398B">
              <w:rPr>
                <w:noProof/>
                <w:webHidden/>
              </w:rPr>
              <w:instrText xml:space="preserve"> PAGEREF _Toc134697477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1D3ED2F6" w14:textId="5DF571BD"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8" w:history="1">
            <w:r w:rsidR="001D398B" w:rsidRPr="0078224F">
              <w:rPr>
                <w:rStyle w:val="Hyperlink"/>
                <w:noProof/>
              </w:rPr>
              <w:t>3</w:t>
            </w:r>
            <w:r w:rsidR="001D398B">
              <w:rPr>
                <w:rFonts w:eastAsiaTheme="minorEastAsia" w:cstheme="minorBidi"/>
                <w:b w:val="0"/>
                <w:bCs w:val="0"/>
                <w:i w:val="0"/>
                <w:iCs w:val="0"/>
                <w:noProof/>
                <w:lang w:val="en-SE" w:eastAsia="en-GB"/>
              </w:rPr>
              <w:tab/>
            </w:r>
            <w:r w:rsidR="001D398B" w:rsidRPr="0078224F">
              <w:rPr>
                <w:rStyle w:val="Hyperlink"/>
                <w:noProof/>
              </w:rPr>
              <w:t>Table of Contents</w:t>
            </w:r>
            <w:r w:rsidR="001D398B">
              <w:rPr>
                <w:noProof/>
                <w:webHidden/>
              </w:rPr>
              <w:tab/>
            </w:r>
            <w:r w:rsidR="001D398B">
              <w:rPr>
                <w:noProof/>
                <w:webHidden/>
              </w:rPr>
              <w:fldChar w:fldCharType="begin"/>
            </w:r>
            <w:r w:rsidR="001D398B">
              <w:rPr>
                <w:noProof/>
                <w:webHidden/>
              </w:rPr>
              <w:instrText xml:space="preserve"> PAGEREF _Toc134697478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0E2FE33D" w14:textId="7F25C049"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79" w:history="1">
            <w:r w:rsidR="001D398B" w:rsidRPr="0078224F">
              <w:rPr>
                <w:rStyle w:val="Hyperlink"/>
                <w:noProof/>
              </w:rPr>
              <w:t>4</w:t>
            </w:r>
            <w:r w:rsidR="001D398B">
              <w:rPr>
                <w:rFonts w:eastAsiaTheme="minorEastAsia" w:cstheme="minorBidi"/>
                <w:b w:val="0"/>
                <w:bCs w:val="0"/>
                <w:i w:val="0"/>
                <w:iCs w:val="0"/>
                <w:noProof/>
                <w:lang w:val="en-SE" w:eastAsia="en-GB"/>
              </w:rPr>
              <w:tab/>
            </w:r>
            <w:r w:rsidR="001D398B" w:rsidRPr="0078224F">
              <w:rPr>
                <w:rStyle w:val="Hyperlink"/>
                <w:noProof/>
              </w:rPr>
              <w:t>Introduction</w:t>
            </w:r>
            <w:r w:rsidR="001D398B">
              <w:rPr>
                <w:noProof/>
                <w:webHidden/>
              </w:rPr>
              <w:tab/>
            </w:r>
            <w:r w:rsidR="001D398B">
              <w:rPr>
                <w:noProof/>
                <w:webHidden/>
              </w:rPr>
              <w:fldChar w:fldCharType="begin"/>
            </w:r>
            <w:r w:rsidR="001D398B">
              <w:rPr>
                <w:noProof/>
                <w:webHidden/>
              </w:rPr>
              <w:instrText xml:space="preserve"> PAGEREF _Toc134697479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5E2D53A8" w14:textId="6CA6BB5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80" w:history="1">
            <w:r w:rsidR="001D398B" w:rsidRPr="0078224F">
              <w:rPr>
                <w:rStyle w:val="Hyperlink"/>
                <w:noProof/>
              </w:rPr>
              <w:t>4.1</w:t>
            </w:r>
            <w:r w:rsidR="001D398B">
              <w:rPr>
                <w:rFonts w:eastAsiaTheme="minorEastAsia" w:cstheme="minorBidi"/>
                <w:b w:val="0"/>
                <w:bCs w:val="0"/>
                <w:noProof/>
                <w:sz w:val="24"/>
                <w:szCs w:val="24"/>
                <w:lang w:val="en-SE" w:eastAsia="en-GB"/>
              </w:rPr>
              <w:tab/>
            </w:r>
            <w:r w:rsidR="001D398B" w:rsidRPr="0078224F">
              <w:rPr>
                <w:rStyle w:val="Hyperlink"/>
                <w:noProof/>
              </w:rPr>
              <w:t>Context</w:t>
            </w:r>
            <w:r w:rsidR="001D398B">
              <w:rPr>
                <w:noProof/>
                <w:webHidden/>
              </w:rPr>
              <w:tab/>
            </w:r>
            <w:r w:rsidR="001D398B">
              <w:rPr>
                <w:noProof/>
                <w:webHidden/>
              </w:rPr>
              <w:fldChar w:fldCharType="begin"/>
            </w:r>
            <w:r w:rsidR="001D398B">
              <w:rPr>
                <w:noProof/>
                <w:webHidden/>
              </w:rPr>
              <w:instrText xml:space="preserve"> PAGEREF _Toc134697480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0BEF2C3A" w14:textId="130AA37B"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1" w:history="1">
            <w:r w:rsidR="001D398B" w:rsidRPr="0078224F">
              <w:rPr>
                <w:rStyle w:val="Hyperlink"/>
                <w:noProof/>
              </w:rPr>
              <w:t>4.1.1</w:t>
            </w:r>
            <w:r w:rsidR="001D398B">
              <w:rPr>
                <w:rFonts w:eastAsiaTheme="minorEastAsia" w:cstheme="minorBidi"/>
                <w:noProof/>
                <w:sz w:val="24"/>
                <w:szCs w:val="24"/>
                <w:lang w:val="en-SE" w:eastAsia="en-GB"/>
              </w:rPr>
              <w:tab/>
            </w:r>
            <w:r w:rsidR="001D398B" w:rsidRPr="0078224F">
              <w:rPr>
                <w:rStyle w:val="Hyperlink"/>
                <w:noProof/>
              </w:rPr>
              <w:t>History of data visualisation</w:t>
            </w:r>
            <w:r w:rsidR="001D398B">
              <w:rPr>
                <w:noProof/>
                <w:webHidden/>
              </w:rPr>
              <w:tab/>
            </w:r>
            <w:r w:rsidR="001D398B">
              <w:rPr>
                <w:noProof/>
                <w:webHidden/>
              </w:rPr>
              <w:fldChar w:fldCharType="begin"/>
            </w:r>
            <w:r w:rsidR="001D398B">
              <w:rPr>
                <w:noProof/>
                <w:webHidden/>
              </w:rPr>
              <w:instrText xml:space="preserve"> PAGEREF _Toc134697481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71805887" w14:textId="1A2E03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2" w:history="1">
            <w:r w:rsidR="001D398B" w:rsidRPr="0078224F">
              <w:rPr>
                <w:rStyle w:val="Hyperlink"/>
                <w:noProof/>
              </w:rPr>
              <w:t>4.1.2</w:t>
            </w:r>
            <w:r w:rsidR="001D398B">
              <w:rPr>
                <w:rFonts w:eastAsiaTheme="minorEastAsia" w:cstheme="minorBidi"/>
                <w:noProof/>
                <w:sz w:val="24"/>
                <w:szCs w:val="24"/>
                <w:lang w:val="en-SE" w:eastAsia="en-GB"/>
              </w:rPr>
              <w:tab/>
            </w:r>
            <w:r w:rsidR="001D398B" w:rsidRPr="0078224F">
              <w:rPr>
                <w:rStyle w:val="Hyperlink"/>
                <w:noProof/>
              </w:rPr>
              <w:t>Governance</w:t>
            </w:r>
            <w:r w:rsidR="001D398B">
              <w:rPr>
                <w:noProof/>
                <w:webHidden/>
              </w:rPr>
              <w:tab/>
            </w:r>
            <w:r w:rsidR="001D398B">
              <w:rPr>
                <w:noProof/>
                <w:webHidden/>
              </w:rPr>
              <w:fldChar w:fldCharType="begin"/>
            </w:r>
            <w:r w:rsidR="001D398B">
              <w:rPr>
                <w:noProof/>
                <w:webHidden/>
              </w:rPr>
              <w:instrText xml:space="preserve"> PAGEREF _Toc134697482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63D11A5E" w14:textId="35C02F0B"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3" w:history="1">
            <w:r w:rsidR="001D398B" w:rsidRPr="0078224F">
              <w:rPr>
                <w:rStyle w:val="Hyperlink"/>
                <w:noProof/>
              </w:rPr>
              <w:t>4.1.3</w:t>
            </w:r>
            <w:r w:rsidR="001D398B">
              <w:rPr>
                <w:rFonts w:eastAsiaTheme="minorEastAsia" w:cstheme="minorBidi"/>
                <w:noProof/>
                <w:sz w:val="24"/>
                <w:szCs w:val="24"/>
                <w:lang w:val="en-SE" w:eastAsia="en-GB"/>
              </w:rPr>
              <w:tab/>
            </w:r>
            <w:r w:rsidR="001D398B" w:rsidRPr="0078224F">
              <w:rPr>
                <w:rStyle w:val="Hyperlink"/>
                <w:noProof/>
              </w:rPr>
              <w:t>Background</w:t>
            </w:r>
            <w:r w:rsidR="001D398B">
              <w:rPr>
                <w:noProof/>
                <w:webHidden/>
              </w:rPr>
              <w:tab/>
            </w:r>
            <w:r w:rsidR="001D398B">
              <w:rPr>
                <w:noProof/>
                <w:webHidden/>
              </w:rPr>
              <w:fldChar w:fldCharType="begin"/>
            </w:r>
            <w:r w:rsidR="001D398B">
              <w:rPr>
                <w:noProof/>
                <w:webHidden/>
              </w:rPr>
              <w:instrText xml:space="preserve"> PAGEREF _Toc134697483 \h </w:instrText>
            </w:r>
            <w:r w:rsidR="001D398B">
              <w:rPr>
                <w:noProof/>
                <w:webHidden/>
              </w:rPr>
            </w:r>
            <w:r w:rsidR="001D398B">
              <w:rPr>
                <w:noProof/>
                <w:webHidden/>
              </w:rPr>
              <w:fldChar w:fldCharType="separate"/>
            </w:r>
            <w:r w:rsidR="001D398B">
              <w:rPr>
                <w:noProof/>
                <w:webHidden/>
              </w:rPr>
              <w:t>4</w:t>
            </w:r>
            <w:r w:rsidR="001D398B">
              <w:rPr>
                <w:noProof/>
                <w:webHidden/>
              </w:rPr>
              <w:fldChar w:fldCharType="end"/>
            </w:r>
          </w:hyperlink>
        </w:p>
        <w:p w14:paraId="67ED7491" w14:textId="0AD96662"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4" w:history="1">
            <w:r w:rsidR="001D398B" w:rsidRPr="0078224F">
              <w:rPr>
                <w:rStyle w:val="Hyperlink"/>
                <w:noProof/>
              </w:rPr>
              <w:t>4.1.1</w:t>
            </w:r>
            <w:r w:rsidR="001D398B">
              <w:rPr>
                <w:rFonts w:eastAsiaTheme="minorEastAsia" w:cstheme="minorBidi"/>
                <w:noProof/>
                <w:sz w:val="24"/>
                <w:szCs w:val="24"/>
                <w:lang w:val="en-SE" w:eastAsia="en-GB"/>
              </w:rPr>
              <w:tab/>
            </w:r>
            <w:r w:rsidR="001D398B" w:rsidRPr="0078224F">
              <w:rPr>
                <w:rStyle w:val="Hyperlink"/>
                <w:noProof/>
              </w:rPr>
              <w:t>Delimitations</w:t>
            </w:r>
            <w:r w:rsidR="001D398B">
              <w:rPr>
                <w:noProof/>
                <w:webHidden/>
              </w:rPr>
              <w:tab/>
            </w:r>
            <w:r w:rsidR="001D398B">
              <w:rPr>
                <w:noProof/>
                <w:webHidden/>
              </w:rPr>
              <w:fldChar w:fldCharType="begin"/>
            </w:r>
            <w:r w:rsidR="001D398B">
              <w:rPr>
                <w:noProof/>
                <w:webHidden/>
              </w:rPr>
              <w:instrText xml:space="preserve"> PAGEREF _Toc134697484 \h </w:instrText>
            </w:r>
            <w:r w:rsidR="001D398B">
              <w:rPr>
                <w:noProof/>
                <w:webHidden/>
              </w:rPr>
            </w:r>
            <w:r w:rsidR="001D398B">
              <w:rPr>
                <w:noProof/>
                <w:webHidden/>
              </w:rPr>
              <w:fldChar w:fldCharType="separate"/>
            </w:r>
            <w:r w:rsidR="001D398B">
              <w:rPr>
                <w:noProof/>
                <w:webHidden/>
              </w:rPr>
              <w:t>5</w:t>
            </w:r>
            <w:r w:rsidR="001D398B">
              <w:rPr>
                <w:noProof/>
                <w:webHidden/>
              </w:rPr>
              <w:fldChar w:fldCharType="end"/>
            </w:r>
          </w:hyperlink>
        </w:p>
        <w:p w14:paraId="1B9DD883" w14:textId="68209BF2"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85" w:history="1">
            <w:r w:rsidR="001D398B" w:rsidRPr="0078224F">
              <w:rPr>
                <w:rStyle w:val="Hyperlink"/>
                <w:noProof/>
              </w:rPr>
              <w:t>4.2</w:t>
            </w:r>
            <w:r w:rsidR="001D398B">
              <w:rPr>
                <w:rFonts w:eastAsiaTheme="minorEastAsia" w:cstheme="minorBidi"/>
                <w:b w:val="0"/>
                <w:bCs w:val="0"/>
                <w:noProof/>
                <w:sz w:val="24"/>
                <w:szCs w:val="24"/>
                <w:lang w:val="en-SE" w:eastAsia="en-GB"/>
              </w:rPr>
              <w:tab/>
            </w:r>
            <w:r w:rsidR="001D398B" w:rsidRPr="0078224F">
              <w:rPr>
                <w:rStyle w:val="Hyperlink"/>
                <w:noProof/>
              </w:rPr>
              <w:t>Related works</w:t>
            </w:r>
            <w:r w:rsidR="001D398B">
              <w:rPr>
                <w:noProof/>
                <w:webHidden/>
              </w:rPr>
              <w:tab/>
            </w:r>
            <w:r w:rsidR="001D398B">
              <w:rPr>
                <w:noProof/>
                <w:webHidden/>
              </w:rPr>
              <w:fldChar w:fldCharType="begin"/>
            </w:r>
            <w:r w:rsidR="001D398B">
              <w:rPr>
                <w:noProof/>
                <w:webHidden/>
              </w:rPr>
              <w:instrText xml:space="preserve"> PAGEREF _Toc134697485 \h </w:instrText>
            </w:r>
            <w:r w:rsidR="001D398B">
              <w:rPr>
                <w:noProof/>
                <w:webHidden/>
              </w:rPr>
            </w:r>
            <w:r w:rsidR="001D398B">
              <w:rPr>
                <w:noProof/>
                <w:webHidden/>
              </w:rPr>
              <w:fldChar w:fldCharType="separate"/>
            </w:r>
            <w:r w:rsidR="001D398B">
              <w:rPr>
                <w:noProof/>
                <w:webHidden/>
              </w:rPr>
              <w:t>6</w:t>
            </w:r>
            <w:r w:rsidR="001D398B">
              <w:rPr>
                <w:noProof/>
                <w:webHidden/>
              </w:rPr>
              <w:fldChar w:fldCharType="end"/>
            </w:r>
          </w:hyperlink>
        </w:p>
        <w:p w14:paraId="1187DA68" w14:textId="2B106C3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6" w:history="1">
            <w:r w:rsidR="001D398B" w:rsidRPr="0078224F">
              <w:rPr>
                <w:rStyle w:val="Hyperlink"/>
                <w:noProof/>
              </w:rPr>
              <w:t>4.2.1</w:t>
            </w:r>
            <w:r w:rsidR="001D398B">
              <w:rPr>
                <w:rFonts w:eastAsiaTheme="minorEastAsia" w:cstheme="minorBidi"/>
                <w:noProof/>
                <w:sz w:val="24"/>
                <w:szCs w:val="24"/>
                <w:lang w:val="en-SE" w:eastAsia="en-GB"/>
              </w:rPr>
              <w:tab/>
            </w:r>
            <w:r w:rsidR="001D398B" w:rsidRPr="0078224F">
              <w:rPr>
                <w:rStyle w:val="Hyperlink"/>
                <w:noProof/>
              </w:rPr>
              <w:t>Connected Papers</w:t>
            </w:r>
            <w:r w:rsidR="001D398B">
              <w:rPr>
                <w:noProof/>
                <w:webHidden/>
              </w:rPr>
              <w:tab/>
            </w:r>
            <w:r w:rsidR="001D398B">
              <w:rPr>
                <w:noProof/>
                <w:webHidden/>
              </w:rPr>
              <w:fldChar w:fldCharType="begin"/>
            </w:r>
            <w:r w:rsidR="001D398B">
              <w:rPr>
                <w:noProof/>
                <w:webHidden/>
              </w:rPr>
              <w:instrText xml:space="preserve"> PAGEREF _Toc134697486 \h </w:instrText>
            </w:r>
            <w:r w:rsidR="001D398B">
              <w:rPr>
                <w:noProof/>
                <w:webHidden/>
              </w:rPr>
            </w:r>
            <w:r w:rsidR="001D398B">
              <w:rPr>
                <w:noProof/>
                <w:webHidden/>
              </w:rPr>
              <w:fldChar w:fldCharType="separate"/>
            </w:r>
            <w:r w:rsidR="001D398B">
              <w:rPr>
                <w:noProof/>
                <w:webHidden/>
              </w:rPr>
              <w:t>6</w:t>
            </w:r>
            <w:r w:rsidR="001D398B">
              <w:rPr>
                <w:noProof/>
                <w:webHidden/>
              </w:rPr>
              <w:fldChar w:fldCharType="end"/>
            </w:r>
          </w:hyperlink>
        </w:p>
        <w:p w14:paraId="23D27FD4" w14:textId="3990F3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7" w:history="1">
            <w:r w:rsidR="001D398B" w:rsidRPr="0078224F">
              <w:rPr>
                <w:rStyle w:val="Hyperlink"/>
                <w:noProof/>
              </w:rPr>
              <w:t>4.2.2</w:t>
            </w:r>
            <w:r w:rsidR="001D398B">
              <w:rPr>
                <w:rFonts w:eastAsiaTheme="minorEastAsia" w:cstheme="minorBidi"/>
                <w:noProof/>
                <w:sz w:val="24"/>
                <w:szCs w:val="24"/>
                <w:lang w:val="en-SE" w:eastAsia="en-GB"/>
              </w:rPr>
              <w:tab/>
            </w:r>
            <w:r w:rsidR="001D398B" w:rsidRPr="0078224F">
              <w:rPr>
                <w:rStyle w:val="Hyperlink"/>
                <w:noProof/>
              </w:rPr>
              <w:t>Sense.us</w:t>
            </w:r>
            <w:r w:rsidR="001D398B">
              <w:rPr>
                <w:noProof/>
                <w:webHidden/>
              </w:rPr>
              <w:tab/>
            </w:r>
            <w:r w:rsidR="001D398B">
              <w:rPr>
                <w:noProof/>
                <w:webHidden/>
              </w:rPr>
              <w:fldChar w:fldCharType="begin"/>
            </w:r>
            <w:r w:rsidR="001D398B">
              <w:rPr>
                <w:noProof/>
                <w:webHidden/>
              </w:rPr>
              <w:instrText xml:space="preserve"> PAGEREF _Toc134697487 \h </w:instrText>
            </w:r>
            <w:r w:rsidR="001D398B">
              <w:rPr>
                <w:noProof/>
                <w:webHidden/>
              </w:rPr>
            </w:r>
            <w:r w:rsidR="001D398B">
              <w:rPr>
                <w:noProof/>
                <w:webHidden/>
              </w:rPr>
              <w:fldChar w:fldCharType="separate"/>
            </w:r>
            <w:r w:rsidR="001D398B">
              <w:rPr>
                <w:noProof/>
                <w:webHidden/>
              </w:rPr>
              <w:t>7</w:t>
            </w:r>
            <w:r w:rsidR="001D398B">
              <w:rPr>
                <w:noProof/>
                <w:webHidden/>
              </w:rPr>
              <w:fldChar w:fldCharType="end"/>
            </w:r>
          </w:hyperlink>
        </w:p>
        <w:p w14:paraId="5D7EBCC2" w14:textId="0F9C09F2"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8" w:history="1">
            <w:r w:rsidR="001D398B" w:rsidRPr="0078224F">
              <w:rPr>
                <w:rStyle w:val="Hyperlink"/>
                <w:noProof/>
              </w:rPr>
              <w:t>4.2.3</w:t>
            </w:r>
            <w:r w:rsidR="001D398B">
              <w:rPr>
                <w:rFonts w:eastAsiaTheme="minorEastAsia" w:cstheme="minorBidi"/>
                <w:noProof/>
                <w:sz w:val="24"/>
                <w:szCs w:val="24"/>
                <w:lang w:val="en-SE" w:eastAsia="en-GB"/>
              </w:rPr>
              <w:tab/>
            </w:r>
            <w:r w:rsidR="001D398B" w:rsidRPr="0078224F">
              <w:rPr>
                <w:rStyle w:val="Hyperlink"/>
                <w:noProof/>
              </w:rPr>
              <w:t>Google Maps</w:t>
            </w:r>
            <w:r w:rsidR="001D398B">
              <w:rPr>
                <w:noProof/>
                <w:webHidden/>
              </w:rPr>
              <w:tab/>
            </w:r>
            <w:r w:rsidR="001D398B">
              <w:rPr>
                <w:noProof/>
                <w:webHidden/>
              </w:rPr>
              <w:fldChar w:fldCharType="begin"/>
            </w:r>
            <w:r w:rsidR="001D398B">
              <w:rPr>
                <w:noProof/>
                <w:webHidden/>
              </w:rPr>
              <w:instrText xml:space="preserve"> PAGEREF _Toc134697488 \h </w:instrText>
            </w:r>
            <w:r w:rsidR="001D398B">
              <w:rPr>
                <w:noProof/>
                <w:webHidden/>
              </w:rPr>
            </w:r>
            <w:r w:rsidR="001D398B">
              <w:rPr>
                <w:noProof/>
                <w:webHidden/>
              </w:rPr>
              <w:fldChar w:fldCharType="separate"/>
            </w:r>
            <w:r w:rsidR="001D398B">
              <w:rPr>
                <w:noProof/>
                <w:webHidden/>
              </w:rPr>
              <w:t>8</w:t>
            </w:r>
            <w:r w:rsidR="001D398B">
              <w:rPr>
                <w:noProof/>
                <w:webHidden/>
              </w:rPr>
              <w:fldChar w:fldCharType="end"/>
            </w:r>
          </w:hyperlink>
        </w:p>
        <w:p w14:paraId="621C4906" w14:textId="4AB3449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89" w:history="1">
            <w:r w:rsidR="001D398B" w:rsidRPr="0078224F">
              <w:rPr>
                <w:rStyle w:val="Hyperlink"/>
                <w:noProof/>
              </w:rPr>
              <w:t>4.2.4</w:t>
            </w:r>
            <w:r w:rsidR="001D398B">
              <w:rPr>
                <w:rFonts w:eastAsiaTheme="minorEastAsia" w:cstheme="minorBidi"/>
                <w:noProof/>
                <w:sz w:val="24"/>
                <w:szCs w:val="24"/>
                <w:lang w:val="en-SE" w:eastAsia="en-GB"/>
              </w:rPr>
              <w:tab/>
            </w:r>
            <w:r w:rsidR="001D398B" w:rsidRPr="0078224F">
              <w:rPr>
                <w:rStyle w:val="Hyperlink"/>
                <w:noProof/>
              </w:rPr>
              <w:t>Summary</w:t>
            </w:r>
            <w:r w:rsidR="001D398B">
              <w:rPr>
                <w:noProof/>
                <w:webHidden/>
              </w:rPr>
              <w:tab/>
            </w:r>
            <w:r w:rsidR="001D398B">
              <w:rPr>
                <w:noProof/>
                <w:webHidden/>
              </w:rPr>
              <w:fldChar w:fldCharType="begin"/>
            </w:r>
            <w:r w:rsidR="001D398B">
              <w:rPr>
                <w:noProof/>
                <w:webHidden/>
              </w:rPr>
              <w:instrText xml:space="preserve"> PAGEREF _Toc134697489 \h </w:instrText>
            </w:r>
            <w:r w:rsidR="001D398B">
              <w:rPr>
                <w:noProof/>
                <w:webHidden/>
              </w:rPr>
            </w:r>
            <w:r w:rsidR="001D398B">
              <w:rPr>
                <w:noProof/>
                <w:webHidden/>
              </w:rPr>
              <w:fldChar w:fldCharType="separate"/>
            </w:r>
            <w:r w:rsidR="001D398B">
              <w:rPr>
                <w:noProof/>
                <w:webHidden/>
              </w:rPr>
              <w:t>9</w:t>
            </w:r>
            <w:r w:rsidR="001D398B">
              <w:rPr>
                <w:noProof/>
                <w:webHidden/>
              </w:rPr>
              <w:fldChar w:fldCharType="end"/>
            </w:r>
          </w:hyperlink>
        </w:p>
        <w:p w14:paraId="722A5041" w14:textId="6C2B2895"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90" w:history="1">
            <w:r w:rsidR="001D398B" w:rsidRPr="0078224F">
              <w:rPr>
                <w:rStyle w:val="Hyperlink"/>
                <w:noProof/>
              </w:rPr>
              <w:t>5</w:t>
            </w:r>
            <w:r w:rsidR="001D398B">
              <w:rPr>
                <w:rFonts w:eastAsiaTheme="minorEastAsia" w:cstheme="minorBidi"/>
                <w:b w:val="0"/>
                <w:bCs w:val="0"/>
                <w:i w:val="0"/>
                <w:iCs w:val="0"/>
                <w:noProof/>
                <w:lang w:val="en-SE" w:eastAsia="en-GB"/>
              </w:rPr>
              <w:tab/>
            </w:r>
            <w:r w:rsidR="001D398B" w:rsidRPr="0078224F">
              <w:rPr>
                <w:rStyle w:val="Hyperlink"/>
                <w:noProof/>
              </w:rPr>
              <w:t>Theory</w:t>
            </w:r>
            <w:r w:rsidR="001D398B">
              <w:rPr>
                <w:noProof/>
                <w:webHidden/>
              </w:rPr>
              <w:tab/>
            </w:r>
            <w:r w:rsidR="001D398B">
              <w:rPr>
                <w:noProof/>
                <w:webHidden/>
              </w:rPr>
              <w:fldChar w:fldCharType="begin"/>
            </w:r>
            <w:r w:rsidR="001D398B">
              <w:rPr>
                <w:noProof/>
                <w:webHidden/>
              </w:rPr>
              <w:instrText xml:space="preserve"> PAGEREF _Toc134697490 \h </w:instrText>
            </w:r>
            <w:r w:rsidR="001D398B">
              <w:rPr>
                <w:noProof/>
                <w:webHidden/>
              </w:rPr>
            </w:r>
            <w:r w:rsidR="001D398B">
              <w:rPr>
                <w:noProof/>
                <w:webHidden/>
              </w:rPr>
              <w:fldChar w:fldCharType="separate"/>
            </w:r>
            <w:r w:rsidR="001D398B">
              <w:rPr>
                <w:noProof/>
                <w:webHidden/>
              </w:rPr>
              <w:t>10</w:t>
            </w:r>
            <w:r w:rsidR="001D398B">
              <w:rPr>
                <w:noProof/>
                <w:webHidden/>
              </w:rPr>
              <w:fldChar w:fldCharType="end"/>
            </w:r>
          </w:hyperlink>
        </w:p>
        <w:p w14:paraId="5C55CF17" w14:textId="7B6F770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1" w:history="1">
            <w:r w:rsidR="001D398B" w:rsidRPr="0078224F">
              <w:rPr>
                <w:rStyle w:val="Hyperlink"/>
                <w:noProof/>
              </w:rPr>
              <w:t>5.1</w:t>
            </w:r>
            <w:r w:rsidR="001D398B">
              <w:rPr>
                <w:rFonts w:eastAsiaTheme="minorEastAsia" w:cstheme="minorBidi"/>
                <w:b w:val="0"/>
                <w:bCs w:val="0"/>
                <w:noProof/>
                <w:sz w:val="24"/>
                <w:szCs w:val="24"/>
                <w:lang w:val="en-SE" w:eastAsia="en-GB"/>
              </w:rPr>
              <w:tab/>
            </w:r>
            <w:r w:rsidR="001D398B" w:rsidRPr="0078224F">
              <w:rPr>
                <w:rStyle w:val="Hyperlink"/>
                <w:noProof/>
              </w:rPr>
              <w:t>The current state of Visualisation Design</w:t>
            </w:r>
            <w:r w:rsidR="001D398B">
              <w:rPr>
                <w:noProof/>
                <w:webHidden/>
              </w:rPr>
              <w:tab/>
            </w:r>
            <w:r w:rsidR="001D398B">
              <w:rPr>
                <w:noProof/>
                <w:webHidden/>
              </w:rPr>
              <w:fldChar w:fldCharType="begin"/>
            </w:r>
            <w:r w:rsidR="001D398B">
              <w:rPr>
                <w:noProof/>
                <w:webHidden/>
              </w:rPr>
              <w:instrText xml:space="preserve"> PAGEREF _Toc134697491 \h </w:instrText>
            </w:r>
            <w:r w:rsidR="001D398B">
              <w:rPr>
                <w:noProof/>
                <w:webHidden/>
              </w:rPr>
            </w:r>
            <w:r w:rsidR="001D398B">
              <w:rPr>
                <w:noProof/>
                <w:webHidden/>
              </w:rPr>
              <w:fldChar w:fldCharType="separate"/>
            </w:r>
            <w:r w:rsidR="001D398B">
              <w:rPr>
                <w:noProof/>
                <w:webHidden/>
              </w:rPr>
              <w:t>10</w:t>
            </w:r>
            <w:r w:rsidR="001D398B">
              <w:rPr>
                <w:noProof/>
                <w:webHidden/>
              </w:rPr>
              <w:fldChar w:fldCharType="end"/>
            </w:r>
          </w:hyperlink>
        </w:p>
        <w:p w14:paraId="62F67A66" w14:textId="66E57C9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2" w:history="1">
            <w:r w:rsidR="001D398B" w:rsidRPr="0078224F">
              <w:rPr>
                <w:rStyle w:val="Hyperlink"/>
                <w:noProof/>
              </w:rPr>
              <w:t>5.2</w:t>
            </w:r>
            <w:r w:rsidR="001D398B">
              <w:rPr>
                <w:rFonts w:eastAsiaTheme="minorEastAsia" w:cstheme="minorBidi"/>
                <w:b w:val="0"/>
                <w:bCs w:val="0"/>
                <w:noProof/>
                <w:sz w:val="24"/>
                <w:szCs w:val="24"/>
                <w:lang w:val="en-SE" w:eastAsia="en-GB"/>
              </w:rPr>
              <w:tab/>
            </w:r>
            <w:r w:rsidR="001D398B" w:rsidRPr="0078224F">
              <w:rPr>
                <w:rStyle w:val="Hyperlink"/>
                <w:noProof/>
              </w:rPr>
              <w:t>Terminology and Definitions for interactive visualisations</w:t>
            </w:r>
            <w:r w:rsidR="001D398B">
              <w:rPr>
                <w:noProof/>
                <w:webHidden/>
              </w:rPr>
              <w:tab/>
            </w:r>
            <w:r w:rsidR="001D398B">
              <w:rPr>
                <w:noProof/>
                <w:webHidden/>
              </w:rPr>
              <w:fldChar w:fldCharType="begin"/>
            </w:r>
            <w:r w:rsidR="001D398B">
              <w:rPr>
                <w:noProof/>
                <w:webHidden/>
              </w:rPr>
              <w:instrText xml:space="preserve"> PAGEREF _Toc134697492 \h </w:instrText>
            </w:r>
            <w:r w:rsidR="001D398B">
              <w:rPr>
                <w:noProof/>
                <w:webHidden/>
              </w:rPr>
            </w:r>
            <w:r w:rsidR="001D398B">
              <w:rPr>
                <w:noProof/>
                <w:webHidden/>
              </w:rPr>
              <w:fldChar w:fldCharType="separate"/>
            </w:r>
            <w:r w:rsidR="001D398B">
              <w:rPr>
                <w:noProof/>
                <w:webHidden/>
              </w:rPr>
              <w:t>12</w:t>
            </w:r>
            <w:r w:rsidR="001D398B">
              <w:rPr>
                <w:noProof/>
                <w:webHidden/>
              </w:rPr>
              <w:fldChar w:fldCharType="end"/>
            </w:r>
          </w:hyperlink>
        </w:p>
        <w:p w14:paraId="24C27B1D" w14:textId="561B3A4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3" w:history="1">
            <w:r w:rsidR="001D398B" w:rsidRPr="0078224F">
              <w:rPr>
                <w:rStyle w:val="Hyperlink"/>
                <w:noProof/>
              </w:rPr>
              <w:t>5.3</w:t>
            </w:r>
            <w:r w:rsidR="001D398B">
              <w:rPr>
                <w:rFonts w:eastAsiaTheme="minorEastAsia" w:cstheme="minorBidi"/>
                <w:b w:val="0"/>
                <w:bCs w:val="0"/>
                <w:noProof/>
                <w:sz w:val="24"/>
                <w:szCs w:val="24"/>
                <w:lang w:val="en-SE" w:eastAsia="en-GB"/>
              </w:rPr>
              <w:tab/>
            </w:r>
            <w:r w:rsidR="001D398B" w:rsidRPr="0078224F">
              <w:rPr>
                <w:rStyle w:val="Hyperlink"/>
                <w:noProof/>
              </w:rPr>
              <w:t>Designing user-centric visualisations</w:t>
            </w:r>
            <w:r w:rsidR="001D398B">
              <w:rPr>
                <w:noProof/>
                <w:webHidden/>
              </w:rPr>
              <w:tab/>
            </w:r>
            <w:r w:rsidR="001D398B">
              <w:rPr>
                <w:noProof/>
                <w:webHidden/>
              </w:rPr>
              <w:fldChar w:fldCharType="begin"/>
            </w:r>
            <w:r w:rsidR="001D398B">
              <w:rPr>
                <w:noProof/>
                <w:webHidden/>
              </w:rPr>
              <w:instrText xml:space="preserve"> PAGEREF _Toc134697493 \h </w:instrText>
            </w:r>
            <w:r w:rsidR="001D398B">
              <w:rPr>
                <w:noProof/>
                <w:webHidden/>
              </w:rPr>
            </w:r>
            <w:r w:rsidR="001D398B">
              <w:rPr>
                <w:noProof/>
                <w:webHidden/>
              </w:rPr>
              <w:fldChar w:fldCharType="separate"/>
            </w:r>
            <w:r w:rsidR="001D398B">
              <w:rPr>
                <w:noProof/>
                <w:webHidden/>
              </w:rPr>
              <w:t>14</w:t>
            </w:r>
            <w:r w:rsidR="001D398B">
              <w:rPr>
                <w:noProof/>
                <w:webHidden/>
              </w:rPr>
              <w:fldChar w:fldCharType="end"/>
            </w:r>
          </w:hyperlink>
        </w:p>
        <w:p w14:paraId="53F9DC21" w14:textId="00E2107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4" w:history="1">
            <w:r w:rsidR="001D398B" w:rsidRPr="0078224F">
              <w:rPr>
                <w:rStyle w:val="Hyperlink"/>
                <w:noProof/>
              </w:rPr>
              <w:t>5.4</w:t>
            </w:r>
            <w:r w:rsidR="001D398B">
              <w:rPr>
                <w:rFonts w:eastAsiaTheme="minorEastAsia" w:cstheme="minorBidi"/>
                <w:b w:val="0"/>
                <w:bCs w:val="0"/>
                <w:noProof/>
                <w:sz w:val="24"/>
                <w:szCs w:val="24"/>
                <w:lang w:val="en-SE" w:eastAsia="en-GB"/>
              </w:rPr>
              <w:tab/>
            </w:r>
            <w:r w:rsidR="001D398B" w:rsidRPr="0078224F">
              <w:rPr>
                <w:rStyle w:val="Hyperlink"/>
                <w:noProof/>
              </w:rPr>
              <w:t>Summary and Implications going forward</w:t>
            </w:r>
            <w:r w:rsidR="001D398B">
              <w:rPr>
                <w:noProof/>
                <w:webHidden/>
              </w:rPr>
              <w:tab/>
            </w:r>
            <w:r w:rsidR="001D398B">
              <w:rPr>
                <w:noProof/>
                <w:webHidden/>
              </w:rPr>
              <w:fldChar w:fldCharType="begin"/>
            </w:r>
            <w:r w:rsidR="001D398B">
              <w:rPr>
                <w:noProof/>
                <w:webHidden/>
              </w:rPr>
              <w:instrText xml:space="preserve"> PAGEREF _Toc134697494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337EBA9A" w14:textId="3F5413E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5" w:history="1">
            <w:r w:rsidR="001D398B" w:rsidRPr="0078224F">
              <w:rPr>
                <w:rStyle w:val="Hyperlink"/>
                <w:noProof/>
              </w:rPr>
              <w:t>5.4.1</w:t>
            </w:r>
            <w:r w:rsidR="001D398B">
              <w:rPr>
                <w:rFonts w:eastAsiaTheme="minorEastAsia" w:cstheme="minorBidi"/>
                <w:noProof/>
                <w:sz w:val="24"/>
                <w:szCs w:val="24"/>
                <w:lang w:val="en-SE" w:eastAsia="en-GB"/>
              </w:rPr>
              <w:tab/>
            </w:r>
            <w:r w:rsidR="001D398B" w:rsidRPr="0078224F">
              <w:rPr>
                <w:rStyle w:val="Hyperlink"/>
                <w:noProof/>
              </w:rPr>
              <w:t>Research question</w:t>
            </w:r>
            <w:r w:rsidR="001D398B">
              <w:rPr>
                <w:noProof/>
                <w:webHidden/>
              </w:rPr>
              <w:tab/>
            </w:r>
            <w:r w:rsidR="001D398B">
              <w:rPr>
                <w:noProof/>
                <w:webHidden/>
              </w:rPr>
              <w:fldChar w:fldCharType="begin"/>
            </w:r>
            <w:r w:rsidR="001D398B">
              <w:rPr>
                <w:noProof/>
                <w:webHidden/>
              </w:rPr>
              <w:instrText xml:space="preserve"> PAGEREF _Toc134697495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1FC96CE8" w14:textId="4D32FB03"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496" w:history="1">
            <w:r w:rsidR="001D398B" w:rsidRPr="0078224F">
              <w:rPr>
                <w:rStyle w:val="Hyperlink"/>
                <w:noProof/>
              </w:rPr>
              <w:t>6</w:t>
            </w:r>
            <w:r w:rsidR="001D398B">
              <w:rPr>
                <w:rFonts w:eastAsiaTheme="minorEastAsia" w:cstheme="minorBidi"/>
                <w:b w:val="0"/>
                <w:bCs w:val="0"/>
                <w:i w:val="0"/>
                <w:iCs w:val="0"/>
                <w:noProof/>
                <w:lang w:val="en-SE" w:eastAsia="en-GB"/>
              </w:rPr>
              <w:tab/>
            </w:r>
            <w:r w:rsidR="001D398B" w:rsidRPr="0078224F">
              <w:rPr>
                <w:rStyle w:val="Hyperlink"/>
                <w:noProof/>
              </w:rPr>
              <w:t>Design process and methods</w:t>
            </w:r>
            <w:r w:rsidR="001D398B">
              <w:rPr>
                <w:noProof/>
                <w:webHidden/>
              </w:rPr>
              <w:tab/>
            </w:r>
            <w:r w:rsidR="001D398B">
              <w:rPr>
                <w:noProof/>
                <w:webHidden/>
              </w:rPr>
              <w:fldChar w:fldCharType="begin"/>
            </w:r>
            <w:r w:rsidR="001D398B">
              <w:rPr>
                <w:noProof/>
                <w:webHidden/>
              </w:rPr>
              <w:instrText xml:space="preserve"> PAGEREF _Toc134697496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0D63B449" w14:textId="6C3D90AF"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497" w:history="1">
            <w:r w:rsidR="001D398B" w:rsidRPr="0078224F">
              <w:rPr>
                <w:rStyle w:val="Hyperlink"/>
                <w:noProof/>
              </w:rPr>
              <w:t>6.1</w:t>
            </w:r>
            <w:r w:rsidR="001D398B">
              <w:rPr>
                <w:rFonts w:eastAsiaTheme="minorEastAsia" w:cstheme="minorBidi"/>
                <w:b w:val="0"/>
                <w:bCs w:val="0"/>
                <w:noProof/>
                <w:sz w:val="24"/>
                <w:szCs w:val="24"/>
                <w:lang w:val="en-SE" w:eastAsia="en-GB"/>
              </w:rPr>
              <w:tab/>
            </w:r>
            <w:r w:rsidR="001D398B" w:rsidRPr="0078224F">
              <w:rPr>
                <w:rStyle w:val="Hyperlink"/>
                <w:noProof/>
              </w:rPr>
              <w:t>Planning</w:t>
            </w:r>
            <w:r w:rsidR="001D398B">
              <w:rPr>
                <w:noProof/>
                <w:webHidden/>
              </w:rPr>
              <w:tab/>
            </w:r>
            <w:r w:rsidR="001D398B">
              <w:rPr>
                <w:noProof/>
                <w:webHidden/>
              </w:rPr>
              <w:fldChar w:fldCharType="begin"/>
            </w:r>
            <w:r w:rsidR="001D398B">
              <w:rPr>
                <w:noProof/>
                <w:webHidden/>
              </w:rPr>
              <w:instrText xml:space="preserve"> PAGEREF _Toc134697497 \h </w:instrText>
            </w:r>
            <w:r w:rsidR="001D398B">
              <w:rPr>
                <w:noProof/>
                <w:webHidden/>
              </w:rPr>
            </w:r>
            <w:r w:rsidR="001D398B">
              <w:rPr>
                <w:noProof/>
                <w:webHidden/>
              </w:rPr>
              <w:fldChar w:fldCharType="separate"/>
            </w:r>
            <w:r w:rsidR="001D398B">
              <w:rPr>
                <w:noProof/>
                <w:webHidden/>
              </w:rPr>
              <w:t>16</w:t>
            </w:r>
            <w:r w:rsidR="001D398B">
              <w:rPr>
                <w:noProof/>
                <w:webHidden/>
              </w:rPr>
              <w:fldChar w:fldCharType="end"/>
            </w:r>
          </w:hyperlink>
        </w:p>
        <w:p w14:paraId="45080A3E" w14:textId="68044184"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8" w:history="1">
            <w:r w:rsidR="001D398B" w:rsidRPr="0078224F">
              <w:rPr>
                <w:rStyle w:val="Hyperlink"/>
                <w:noProof/>
              </w:rPr>
              <w:t>6.1.1</w:t>
            </w:r>
            <w:r w:rsidR="001D398B">
              <w:rPr>
                <w:rFonts w:eastAsiaTheme="minorEastAsia" w:cstheme="minorBidi"/>
                <w:noProof/>
                <w:sz w:val="24"/>
                <w:szCs w:val="24"/>
                <w:lang w:val="en-SE" w:eastAsia="en-GB"/>
              </w:rPr>
              <w:tab/>
            </w:r>
            <w:r w:rsidR="001D398B" w:rsidRPr="0078224F">
              <w:rPr>
                <w:rStyle w:val="Hyperlink"/>
                <w:noProof/>
              </w:rPr>
              <w:t>User Centred Design</w:t>
            </w:r>
            <w:r w:rsidR="001D398B">
              <w:rPr>
                <w:noProof/>
                <w:webHidden/>
              </w:rPr>
              <w:tab/>
            </w:r>
            <w:r w:rsidR="001D398B">
              <w:rPr>
                <w:noProof/>
                <w:webHidden/>
              </w:rPr>
              <w:fldChar w:fldCharType="begin"/>
            </w:r>
            <w:r w:rsidR="001D398B">
              <w:rPr>
                <w:noProof/>
                <w:webHidden/>
              </w:rPr>
              <w:instrText xml:space="preserve"> PAGEREF _Toc134697498 \h </w:instrText>
            </w:r>
            <w:r w:rsidR="001D398B">
              <w:rPr>
                <w:noProof/>
                <w:webHidden/>
              </w:rPr>
            </w:r>
            <w:r w:rsidR="001D398B">
              <w:rPr>
                <w:noProof/>
                <w:webHidden/>
              </w:rPr>
              <w:fldChar w:fldCharType="separate"/>
            </w:r>
            <w:r w:rsidR="001D398B">
              <w:rPr>
                <w:noProof/>
                <w:webHidden/>
              </w:rPr>
              <w:t>17</w:t>
            </w:r>
            <w:r w:rsidR="001D398B">
              <w:rPr>
                <w:noProof/>
                <w:webHidden/>
              </w:rPr>
              <w:fldChar w:fldCharType="end"/>
            </w:r>
          </w:hyperlink>
        </w:p>
        <w:p w14:paraId="607DCF6D" w14:textId="79D81AE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499" w:history="1">
            <w:r w:rsidR="001D398B" w:rsidRPr="0078224F">
              <w:rPr>
                <w:rStyle w:val="Hyperlink"/>
                <w:noProof/>
              </w:rPr>
              <w:t>6.1.2</w:t>
            </w:r>
            <w:r w:rsidR="001D398B">
              <w:rPr>
                <w:rFonts w:eastAsiaTheme="minorEastAsia" w:cstheme="minorBidi"/>
                <w:noProof/>
                <w:sz w:val="24"/>
                <w:szCs w:val="24"/>
                <w:lang w:val="en-SE" w:eastAsia="en-GB"/>
              </w:rPr>
              <w:tab/>
            </w:r>
            <w:r w:rsidR="001D398B" w:rsidRPr="0078224F">
              <w:rPr>
                <w:rStyle w:val="Hyperlink"/>
                <w:noProof/>
              </w:rPr>
              <w:t>Literature research</w:t>
            </w:r>
            <w:r w:rsidR="001D398B">
              <w:rPr>
                <w:noProof/>
                <w:webHidden/>
              </w:rPr>
              <w:tab/>
            </w:r>
            <w:r w:rsidR="001D398B">
              <w:rPr>
                <w:noProof/>
                <w:webHidden/>
              </w:rPr>
              <w:fldChar w:fldCharType="begin"/>
            </w:r>
            <w:r w:rsidR="001D398B">
              <w:rPr>
                <w:noProof/>
                <w:webHidden/>
              </w:rPr>
              <w:instrText xml:space="preserve"> PAGEREF _Toc134697499 \h </w:instrText>
            </w:r>
            <w:r w:rsidR="001D398B">
              <w:rPr>
                <w:noProof/>
                <w:webHidden/>
              </w:rPr>
            </w:r>
            <w:r w:rsidR="001D398B">
              <w:rPr>
                <w:noProof/>
                <w:webHidden/>
              </w:rPr>
              <w:fldChar w:fldCharType="separate"/>
            </w:r>
            <w:r w:rsidR="001D398B">
              <w:rPr>
                <w:noProof/>
                <w:webHidden/>
              </w:rPr>
              <w:t>18</w:t>
            </w:r>
            <w:r w:rsidR="001D398B">
              <w:rPr>
                <w:noProof/>
                <w:webHidden/>
              </w:rPr>
              <w:fldChar w:fldCharType="end"/>
            </w:r>
          </w:hyperlink>
        </w:p>
        <w:p w14:paraId="558B7FCF" w14:textId="3FF5FB5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0" w:history="1">
            <w:r w:rsidR="001D398B" w:rsidRPr="0078224F">
              <w:rPr>
                <w:rStyle w:val="Hyperlink"/>
                <w:noProof/>
              </w:rPr>
              <w:t>6.1.3</w:t>
            </w:r>
            <w:r w:rsidR="001D398B">
              <w:rPr>
                <w:rFonts w:eastAsiaTheme="minorEastAsia" w:cstheme="minorBidi"/>
                <w:noProof/>
                <w:sz w:val="24"/>
                <w:szCs w:val="24"/>
                <w:lang w:val="en-SE" w:eastAsia="en-GB"/>
              </w:rPr>
              <w:tab/>
            </w:r>
            <w:r w:rsidR="001D398B" w:rsidRPr="0078224F">
              <w:rPr>
                <w:rStyle w:val="Hyperlink"/>
                <w:noProof/>
              </w:rPr>
              <w:t>The Double Diamond research method</w:t>
            </w:r>
            <w:r w:rsidR="001D398B">
              <w:rPr>
                <w:noProof/>
                <w:webHidden/>
              </w:rPr>
              <w:tab/>
            </w:r>
            <w:r w:rsidR="001D398B">
              <w:rPr>
                <w:noProof/>
                <w:webHidden/>
              </w:rPr>
              <w:fldChar w:fldCharType="begin"/>
            </w:r>
            <w:r w:rsidR="001D398B">
              <w:rPr>
                <w:noProof/>
                <w:webHidden/>
              </w:rPr>
              <w:instrText xml:space="preserve"> PAGEREF _Toc134697500 \h </w:instrText>
            </w:r>
            <w:r w:rsidR="001D398B">
              <w:rPr>
                <w:noProof/>
                <w:webHidden/>
              </w:rPr>
            </w:r>
            <w:r w:rsidR="001D398B">
              <w:rPr>
                <w:noProof/>
                <w:webHidden/>
              </w:rPr>
              <w:fldChar w:fldCharType="separate"/>
            </w:r>
            <w:r w:rsidR="001D398B">
              <w:rPr>
                <w:noProof/>
                <w:webHidden/>
              </w:rPr>
              <w:t>18</w:t>
            </w:r>
            <w:r w:rsidR="001D398B">
              <w:rPr>
                <w:noProof/>
                <w:webHidden/>
              </w:rPr>
              <w:fldChar w:fldCharType="end"/>
            </w:r>
          </w:hyperlink>
        </w:p>
        <w:p w14:paraId="63B301A9" w14:textId="137B7494"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1" w:history="1">
            <w:r w:rsidR="001D398B" w:rsidRPr="0078224F">
              <w:rPr>
                <w:rStyle w:val="Hyperlink"/>
                <w:noProof/>
              </w:rPr>
              <w:t>6.2</w:t>
            </w:r>
            <w:r w:rsidR="001D398B">
              <w:rPr>
                <w:rFonts w:eastAsiaTheme="minorEastAsia" w:cstheme="minorBidi"/>
                <w:b w:val="0"/>
                <w:bCs w:val="0"/>
                <w:noProof/>
                <w:sz w:val="24"/>
                <w:szCs w:val="24"/>
                <w:lang w:val="en-SE" w:eastAsia="en-GB"/>
              </w:rPr>
              <w:tab/>
            </w:r>
            <w:r w:rsidR="001D398B" w:rsidRPr="0078224F">
              <w:rPr>
                <w:rStyle w:val="Hyperlink"/>
                <w:noProof/>
              </w:rPr>
              <w:t>Early design stages</w:t>
            </w:r>
            <w:r w:rsidR="001D398B">
              <w:rPr>
                <w:noProof/>
                <w:webHidden/>
              </w:rPr>
              <w:tab/>
            </w:r>
            <w:r w:rsidR="001D398B">
              <w:rPr>
                <w:noProof/>
                <w:webHidden/>
              </w:rPr>
              <w:fldChar w:fldCharType="begin"/>
            </w:r>
            <w:r w:rsidR="001D398B">
              <w:rPr>
                <w:noProof/>
                <w:webHidden/>
              </w:rPr>
              <w:instrText xml:space="preserve"> PAGEREF _Toc134697501 \h </w:instrText>
            </w:r>
            <w:r w:rsidR="001D398B">
              <w:rPr>
                <w:noProof/>
                <w:webHidden/>
              </w:rPr>
            </w:r>
            <w:r w:rsidR="001D398B">
              <w:rPr>
                <w:noProof/>
                <w:webHidden/>
              </w:rPr>
              <w:fldChar w:fldCharType="separate"/>
            </w:r>
            <w:r w:rsidR="001D398B">
              <w:rPr>
                <w:noProof/>
                <w:webHidden/>
              </w:rPr>
              <w:t>20</w:t>
            </w:r>
            <w:r w:rsidR="001D398B">
              <w:rPr>
                <w:noProof/>
                <w:webHidden/>
              </w:rPr>
              <w:fldChar w:fldCharType="end"/>
            </w:r>
          </w:hyperlink>
        </w:p>
        <w:p w14:paraId="6553ABF3" w14:textId="354DB65F"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2" w:history="1">
            <w:r w:rsidR="001D398B" w:rsidRPr="0078224F">
              <w:rPr>
                <w:rStyle w:val="Hyperlink"/>
                <w:noProof/>
                <w:lang w:eastAsia="en-GB"/>
              </w:rPr>
              <w:t>6.2.1</w:t>
            </w:r>
            <w:r w:rsidR="001D398B">
              <w:rPr>
                <w:rFonts w:eastAsiaTheme="minorEastAsia" w:cstheme="minorBidi"/>
                <w:noProof/>
                <w:sz w:val="24"/>
                <w:szCs w:val="24"/>
                <w:lang w:val="en-SE" w:eastAsia="en-GB"/>
              </w:rPr>
              <w:tab/>
            </w:r>
            <w:r w:rsidR="001D398B" w:rsidRPr="0078224F">
              <w:rPr>
                <w:rStyle w:val="Hyperlink"/>
                <w:noProof/>
                <w:lang w:eastAsia="en-GB"/>
              </w:rPr>
              <w:t>Exploratory discussions</w:t>
            </w:r>
            <w:r w:rsidR="001D398B">
              <w:rPr>
                <w:noProof/>
                <w:webHidden/>
              </w:rPr>
              <w:tab/>
            </w:r>
            <w:r w:rsidR="001D398B">
              <w:rPr>
                <w:noProof/>
                <w:webHidden/>
              </w:rPr>
              <w:fldChar w:fldCharType="begin"/>
            </w:r>
            <w:r w:rsidR="001D398B">
              <w:rPr>
                <w:noProof/>
                <w:webHidden/>
              </w:rPr>
              <w:instrText xml:space="preserve"> PAGEREF _Toc134697502 \h </w:instrText>
            </w:r>
            <w:r w:rsidR="001D398B">
              <w:rPr>
                <w:noProof/>
                <w:webHidden/>
              </w:rPr>
            </w:r>
            <w:r w:rsidR="001D398B">
              <w:rPr>
                <w:noProof/>
                <w:webHidden/>
              </w:rPr>
              <w:fldChar w:fldCharType="separate"/>
            </w:r>
            <w:r w:rsidR="001D398B">
              <w:rPr>
                <w:noProof/>
                <w:webHidden/>
              </w:rPr>
              <w:t>20</w:t>
            </w:r>
            <w:r w:rsidR="001D398B">
              <w:rPr>
                <w:noProof/>
                <w:webHidden/>
              </w:rPr>
              <w:fldChar w:fldCharType="end"/>
            </w:r>
          </w:hyperlink>
        </w:p>
        <w:p w14:paraId="55F87745" w14:textId="4FF08DF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3" w:history="1">
            <w:r w:rsidR="001D398B" w:rsidRPr="0078224F">
              <w:rPr>
                <w:rStyle w:val="Hyperlink"/>
                <w:noProof/>
              </w:rPr>
              <w:t>6.2.2</w:t>
            </w:r>
            <w:r w:rsidR="001D398B">
              <w:rPr>
                <w:rFonts w:eastAsiaTheme="minorEastAsia" w:cstheme="minorBidi"/>
                <w:noProof/>
                <w:sz w:val="24"/>
                <w:szCs w:val="24"/>
                <w:lang w:val="en-SE" w:eastAsia="en-GB"/>
              </w:rPr>
              <w:tab/>
            </w:r>
            <w:r w:rsidR="001D398B" w:rsidRPr="0078224F">
              <w:rPr>
                <w:rStyle w:val="Hyperlink"/>
                <w:noProof/>
              </w:rPr>
              <w:t>Analysis process</w:t>
            </w:r>
            <w:r w:rsidR="001D398B">
              <w:rPr>
                <w:noProof/>
                <w:webHidden/>
              </w:rPr>
              <w:tab/>
            </w:r>
            <w:r w:rsidR="001D398B">
              <w:rPr>
                <w:noProof/>
                <w:webHidden/>
              </w:rPr>
              <w:fldChar w:fldCharType="begin"/>
            </w:r>
            <w:r w:rsidR="001D398B">
              <w:rPr>
                <w:noProof/>
                <w:webHidden/>
              </w:rPr>
              <w:instrText xml:space="preserve"> PAGEREF _Toc134697503 \h </w:instrText>
            </w:r>
            <w:r w:rsidR="001D398B">
              <w:rPr>
                <w:noProof/>
                <w:webHidden/>
              </w:rPr>
            </w:r>
            <w:r w:rsidR="001D398B">
              <w:rPr>
                <w:noProof/>
                <w:webHidden/>
              </w:rPr>
              <w:fldChar w:fldCharType="separate"/>
            </w:r>
            <w:r w:rsidR="001D398B">
              <w:rPr>
                <w:noProof/>
                <w:webHidden/>
              </w:rPr>
              <w:t>21</w:t>
            </w:r>
            <w:r w:rsidR="001D398B">
              <w:rPr>
                <w:noProof/>
                <w:webHidden/>
              </w:rPr>
              <w:fldChar w:fldCharType="end"/>
            </w:r>
          </w:hyperlink>
        </w:p>
        <w:p w14:paraId="380484C8" w14:textId="0842ADB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4" w:history="1">
            <w:r w:rsidR="001D398B" w:rsidRPr="0078224F">
              <w:rPr>
                <w:rStyle w:val="Hyperlink"/>
                <w:noProof/>
                <w:lang w:eastAsia="en-GB"/>
              </w:rPr>
              <w:t>6.2.3</w:t>
            </w:r>
            <w:r w:rsidR="001D398B">
              <w:rPr>
                <w:rFonts w:eastAsiaTheme="minorEastAsia" w:cstheme="minorBidi"/>
                <w:noProof/>
                <w:sz w:val="24"/>
                <w:szCs w:val="24"/>
                <w:lang w:val="en-SE" w:eastAsia="en-GB"/>
              </w:rPr>
              <w:tab/>
            </w:r>
            <w:r w:rsidR="001D398B" w:rsidRPr="0078224F">
              <w:rPr>
                <w:rStyle w:val="Hyperlink"/>
                <w:noProof/>
                <w:lang w:eastAsia="en-GB"/>
              </w:rPr>
              <w:t>Results from interviews</w:t>
            </w:r>
            <w:r w:rsidR="001D398B">
              <w:rPr>
                <w:noProof/>
                <w:webHidden/>
              </w:rPr>
              <w:tab/>
            </w:r>
            <w:r w:rsidR="001D398B">
              <w:rPr>
                <w:noProof/>
                <w:webHidden/>
              </w:rPr>
              <w:fldChar w:fldCharType="begin"/>
            </w:r>
            <w:r w:rsidR="001D398B">
              <w:rPr>
                <w:noProof/>
                <w:webHidden/>
              </w:rPr>
              <w:instrText xml:space="preserve"> PAGEREF _Toc134697504 \h </w:instrText>
            </w:r>
            <w:r w:rsidR="001D398B">
              <w:rPr>
                <w:noProof/>
                <w:webHidden/>
              </w:rPr>
            </w:r>
            <w:r w:rsidR="001D398B">
              <w:rPr>
                <w:noProof/>
                <w:webHidden/>
              </w:rPr>
              <w:fldChar w:fldCharType="separate"/>
            </w:r>
            <w:r w:rsidR="001D398B">
              <w:rPr>
                <w:noProof/>
                <w:webHidden/>
              </w:rPr>
              <w:t>22</w:t>
            </w:r>
            <w:r w:rsidR="001D398B">
              <w:rPr>
                <w:noProof/>
                <w:webHidden/>
              </w:rPr>
              <w:fldChar w:fldCharType="end"/>
            </w:r>
          </w:hyperlink>
        </w:p>
        <w:p w14:paraId="2066CA05" w14:textId="031329FC"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5" w:history="1">
            <w:r w:rsidR="001D398B" w:rsidRPr="0078224F">
              <w:rPr>
                <w:rStyle w:val="Hyperlink"/>
                <w:noProof/>
              </w:rPr>
              <w:t>6.3</w:t>
            </w:r>
            <w:r w:rsidR="001D398B">
              <w:rPr>
                <w:rFonts w:eastAsiaTheme="minorEastAsia" w:cstheme="minorBidi"/>
                <w:b w:val="0"/>
                <w:bCs w:val="0"/>
                <w:noProof/>
                <w:sz w:val="24"/>
                <w:szCs w:val="24"/>
                <w:lang w:val="en-SE" w:eastAsia="en-GB"/>
              </w:rPr>
              <w:tab/>
            </w:r>
            <w:r w:rsidR="001D398B" w:rsidRPr="0078224F">
              <w:rPr>
                <w:rStyle w:val="Hyperlink"/>
                <w:noProof/>
              </w:rPr>
              <w:t>Sketching &amp; Prototyping</w:t>
            </w:r>
            <w:r w:rsidR="001D398B">
              <w:rPr>
                <w:noProof/>
                <w:webHidden/>
              </w:rPr>
              <w:tab/>
            </w:r>
            <w:r w:rsidR="001D398B">
              <w:rPr>
                <w:noProof/>
                <w:webHidden/>
              </w:rPr>
              <w:fldChar w:fldCharType="begin"/>
            </w:r>
            <w:r w:rsidR="001D398B">
              <w:rPr>
                <w:noProof/>
                <w:webHidden/>
              </w:rPr>
              <w:instrText xml:space="preserve"> PAGEREF _Toc134697505 \h </w:instrText>
            </w:r>
            <w:r w:rsidR="001D398B">
              <w:rPr>
                <w:noProof/>
                <w:webHidden/>
              </w:rPr>
            </w:r>
            <w:r w:rsidR="001D398B">
              <w:rPr>
                <w:noProof/>
                <w:webHidden/>
              </w:rPr>
              <w:fldChar w:fldCharType="separate"/>
            </w:r>
            <w:r w:rsidR="001D398B">
              <w:rPr>
                <w:noProof/>
                <w:webHidden/>
              </w:rPr>
              <w:t>25</w:t>
            </w:r>
            <w:r w:rsidR="001D398B">
              <w:rPr>
                <w:noProof/>
                <w:webHidden/>
              </w:rPr>
              <w:fldChar w:fldCharType="end"/>
            </w:r>
          </w:hyperlink>
        </w:p>
        <w:p w14:paraId="2260E1BB" w14:textId="598BD6A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6" w:history="1">
            <w:r w:rsidR="001D398B" w:rsidRPr="0078224F">
              <w:rPr>
                <w:rStyle w:val="Hyperlink"/>
                <w:noProof/>
              </w:rPr>
              <w:t>6.3.1</w:t>
            </w:r>
            <w:r w:rsidR="001D398B">
              <w:rPr>
                <w:rFonts w:eastAsiaTheme="minorEastAsia" w:cstheme="minorBidi"/>
                <w:noProof/>
                <w:sz w:val="24"/>
                <w:szCs w:val="24"/>
                <w:lang w:val="en-SE" w:eastAsia="en-GB"/>
              </w:rPr>
              <w:tab/>
            </w:r>
            <w:r w:rsidR="001D398B" w:rsidRPr="0078224F">
              <w:rPr>
                <w:rStyle w:val="Hyperlink"/>
                <w:noProof/>
              </w:rPr>
              <w:t>Prototyping methodology</w:t>
            </w:r>
            <w:r w:rsidR="001D398B">
              <w:rPr>
                <w:noProof/>
                <w:webHidden/>
              </w:rPr>
              <w:tab/>
            </w:r>
            <w:r w:rsidR="001D398B">
              <w:rPr>
                <w:noProof/>
                <w:webHidden/>
              </w:rPr>
              <w:fldChar w:fldCharType="begin"/>
            </w:r>
            <w:r w:rsidR="001D398B">
              <w:rPr>
                <w:noProof/>
                <w:webHidden/>
              </w:rPr>
              <w:instrText xml:space="preserve"> PAGEREF _Toc134697506 \h </w:instrText>
            </w:r>
            <w:r w:rsidR="001D398B">
              <w:rPr>
                <w:noProof/>
                <w:webHidden/>
              </w:rPr>
            </w:r>
            <w:r w:rsidR="001D398B">
              <w:rPr>
                <w:noProof/>
                <w:webHidden/>
              </w:rPr>
              <w:fldChar w:fldCharType="separate"/>
            </w:r>
            <w:r w:rsidR="001D398B">
              <w:rPr>
                <w:noProof/>
                <w:webHidden/>
              </w:rPr>
              <w:t>25</w:t>
            </w:r>
            <w:r w:rsidR="001D398B">
              <w:rPr>
                <w:noProof/>
                <w:webHidden/>
              </w:rPr>
              <w:fldChar w:fldCharType="end"/>
            </w:r>
          </w:hyperlink>
        </w:p>
        <w:p w14:paraId="79C09A72" w14:textId="0DA7859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7" w:history="1">
            <w:r w:rsidR="001D398B" w:rsidRPr="0078224F">
              <w:rPr>
                <w:rStyle w:val="Hyperlink"/>
                <w:noProof/>
              </w:rPr>
              <w:t>6.3.2</w:t>
            </w:r>
            <w:r w:rsidR="001D398B">
              <w:rPr>
                <w:rFonts w:eastAsiaTheme="minorEastAsia" w:cstheme="minorBidi"/>
                <w:noProof/>
                <w:sz w:val="24"/>
                <w:szCs w:val="24"/>
                <w:lang w:val="en-SE" w:eastAsia="en-GB"/>
              </w:rPr>
              <w:tab/>
            </w:r>
            <w:r w:rsidR="001D398B" w:rsidRPr="0078224F">
              <w:rPr>
                <w:rStyle w:val="Hyperlink"/>
                <w:noProof/>
              </w:rPr>
              <w:t>Three-point approach</w:t>
            </w:r>
            <w:r w:rsidR="001D398B">
              <w:rPr>
                <w:noProof/>
                <w:webHidden/>
              </w:rPr>
              <w:tab/>
            </w:r>
            <w:r w:rsidR="001D398B">
              <w:rPr>
                <w:noProof/>
                <w:webHidden/>
              </w:rPr>
              <w:fldChar w:fldCharType="begin"/>
            </w:r>
            <w:r w:rsidR="001D398B">
              <w:rPr>
                <w:noProof/>
                <w:webHidden/>
              </w:rPr>
              <w:instrText xml:space="preserve"> PAGEREF _Toc134697507 \h </w:instrText>
            </w:r>
            <w:r w:rsidR="001D398B">
              <w:rPr>
                <w:noProof/>
                <w:webHidden/>
              </w:rPr>
            </w:r>
            <w:r w:rsidR="001D398B">
              <w:rPr>
                <w:noProof/>
                <w:webHidden/>
              </w:rPr>
              <w:fldChar w:fldCharType="separate"/>
            </w:r>
            <w:r w:rsidR="001D398B">
              <w:rPr>
                <w:noProof/>
                <w:webHidden/>
              </w:rPr>
              <w:t>26</w:t>
            </w:r>
            <w:r w:rsidR="001D398B">
              <w:rPr>
                <w:noProof/>
                <w:webHidden/>
              </w:rPr>
              <w:fldChar w:fldCharType="end"/>
            </w:r>
          </w:hyperlink>
        </w:p>
        <w:p w14:paraId="6CF20D9C" w14:textId="01A5594B"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08" w:history="1">
            <w:r w:rsidR="001D398B" w:rsidRPr="0078224F">
              <w:rPr>
                <w:rStyle w:val="Hyperlink"/>
                <w:noProof/>
              </w:rPr>
              <w:t>6.4</w:t>
            </w:r>
            <w:r w:rsidR="001D398B">
              <w:rPr>
                <w:rFonts w:eastAsiaTheme="minorEastAsia" w:cstheme="minorBidi"/>
                <w:b w:val="0"/>
                <w:bCs w:val="0"/>
                <w:noProof/>
                <w:sz w:val="24"/>
                <w:szCs w:val="24"/>
                <w:lang w:val="en-SE" w:eastAsia="en-GB"/>
              </w:rPr>
              <w:tab/>
            </w:r>
            <w:r w:rsidR="001D398B" w:rsidRPr="0078224F">
              <w:rPr>
                <w:rStyle w:val="Hyperlink"/>
                <w:noProof/>
              </w:rPr>
              <w:t>Usability testing</w:t>
            </w:r>
            <w:r w:rsidR="001D398B">
              <w:rPr>
                <w:noProof/>
                <w:webHidden/>
              </w:rPr>
              <w:tab/>
            </w:r>
            <w:r w:rsidR="001D398B">
              <w:rPr>
                <w:noProof/>
                <w:webHidden/>
              </w:rPr>
              <w:fldChar w:fldCharType="begin"/>
            </w:r>
            <w:r w:rsidR="001D398B">
              <w:rPr>
                <w:noProof/>
                <w:webHidden/>
              </w:rPr>
              <w:instrText xml:space="preserve"> PAGEREF _Toc134697508 \h </w:instrText>
            </w:r>
            <w:r w:rsidR="001D398B">
              <w:rPr>
                <w:noProof/>
                <w:webHidden/>
              </w:rPr>
            </w:r>
            <w:r w:rsidR="001D398B">
              <w:rPr>
                <w:noProof/>
                <w:webHidden/>
              </w:rPr>
              <w:fldChar w:fldCharType="separate"/>
            </w:r>
            <w:r w:rsidR="001D398B">
              <w:rPr>
                <w:noProof/>
                <w:webHidden/>
              </w:rPr>
              <w:t>29</w:t>
            </w:r>
            <w:r w:rsidR="001D398B">
              <w:rPr>
                <w:noProof/>
                <w:webHidden/>
              </w:rPr>
              <w:fldChar w:fldCharType="end"/>
            </w:r>
          </w:hyperlink>
        </w:p>
        <w:p w14:paraId="1D00FFCD" w14:textId="0C744093"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09" w:history="1">
            <w:r w:rsidR="001D398B" w:rsidRPr="0078224F">
              <w:rPr>
                <w:rStyle w:val="Hyperlink"/>
                <w:noProof/>
              </w:rPr>
              <w:t>6.4.1</w:t>
            </w:r>
            <w:r w:rsidR="001D398B">
              <w:rPr>
                <w:rFonts w:eastAsiaTheme="minorEastAsia" w:cstheme="minorBidi"/>
                <w:noProof/>
                <w:sz w:val="24"/>
                <w:szCs w:val="24"/>
                <w:lang w:val="en-SE" w:eastAsia="en-GB"/>
              </w:rPr>
              <w:tab/>
            </w:r>
            <w:r w:rsidR="001D398B" w:rsidRPr="0078224F">
              <w:rPr>
                <w:rStyle w:val="Hyperlink"/>
                <w:noProof/>
              </w:rPr>
              <w:t>Testing with users</w:t>
            </w:r>
            <w:r w:rsidR="001D398B">
              <w:rPr>
                <w:noProof/>
                <w:webHidden/>
              </w:rPr>
              <w:tab/>
            </w:r>
            <w:r w:rsidR="001D398B">
              <w:rPr>
                <w:noProof/>
                <w:webHidden/>
              </w:rPr>
              <w:fldChar w:fldCharType="begin"/>
            </w:r>
            <w:r w:rsidR="001D398B">
              <w:rPr>
                <w:noProof/>
                <w:webHidden/>
              </w:rPr>
              <w:instrText xml:space="preserve"> PAGEREF _Toc134697509 \h </w:instrText>
            </w:r>
            <w:r w:rsidR="001D398B">
              <w:rPr>
                <w:noProof/>
                <w:webHidden/>
              </w:rPr>
            </w:r>
            <w:r w:rsidR="001D398B">
              <w:rPr>
                <w:noProof/>
                <w:webHidden/>
              </w:rPr>
              <w:fldChar w:fldCharType="separate"/>
            </w:r>
            <w:r w:rsidR="001D398B">
              <w:rPr>
                <w:noProof/>
                <w:webHidden/>
              </w:rPr>
              <w:t>30</w:t>
            </w:r>
            <w:r w:rsidR="001D398B">
              <w:rPr>
                <w:noProof/>
                <w:webHidden/>
              </w:rPr>
              <w:fldChar w:fldCharType="end"/>
            </w:r>
          </w:hyperlink>
        </w:p>
        <w:p w14:paraId="4A622520" w14:textId="16637E1E"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0" w:history="1">
            <w:r w:rsidR="001D398B" w:rsidRPr="0078224F">
              <w:rPr>
                <w:rStyle w:val="Hyperlink"/>
                <w:noProof/>
              </w:rPr>
              <w:t>6.4.2</w:t>
            </w:r>
            <w:r w:rsidR="001D398B">
              <w:rPr>
                <w:rFonts w:eastAsiaTheme="minorEastAsia" w:cstheme="minorBidi"/>
                <w:noProof/>
                <w:sz w:val="24"/>
                <w:szCs w:val="24"/>
                <w:lang w:val="en-SE" w:eastAsia="en-GB"/>
              </w:rPr>
              <w:tab/>
            </w:r>
            <w:r w:rsidR="001D398B" w:rsidRPr="0078224F">
              <w:rPr>
                <w:rStyle w:val="Hyperlink"/>
                <w:noProof/>
              </w:rPr>
              <w:t>Iterating on the design</w:t>
            </w:r>
            <w:r w:rsidR="001D398B">
              <w:rPr>
                <w:noProof/>
                <w:webHidden/>
              </w:rPr>
              <w:tab/>
            </w:r>
            <w:r w:rsidR="001D398B">
              <w:rPr>
                <w:noProof/>
                <w:webHidden/>
              </w:rPr>
              <w:fldChar w:fldCharType="begin"/>
            </w:r>
            <w:r w:rsidR="001D398B">
              <w:rPr>
                <w:noProof/>
                <w:webHidden/>
              </w:rPr>
              <w:instrText xml:space="preserve"> PAGEREF _Toc134697510 \h </w:instrText>
            </w:r>
            <w:r w:rsidR="001D398B">
              <w:rPr>
                <w:noProof/>
                <w:webHidden/>
              </w:rPr>
            </w:r>
            <w:r w:rsidR="001D398B">
              <w:rPr>
                <w:noProof/>
                <w:webHidden/>
              </w:rPr>
              <w:fldChar w:fldCharType="separate"/>
            </w:r>
            <w:r w:rsidR="001D398B">
              <w:rPr>
                <w:noProof/>
                <w:webHidden/>
              </w:rPr>
              <w:t>30</w:t>
            </w:r>
            <w:r w:rsidR="001D398B">
              <w:rPr>
                <w:noProof/>
                <w:webHidden/>
              </w:rPr>
              <w:fldChar w:fldCharType="end"/>
            </w:r>
          </w:hyperlink>
        </w:p>
        <w:p w14:paraId="32372BAB" w14:textId="325766E3"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11" w:history="1">
            <w:r w:rsidR="001D398B" w:rsidRPr="0078224F">
              <w:rPr>
                <w:rStyle w:val="Hyperlink"/>
                <w:noProof/>
              </w:rPr>
              <w:t>7</w:t>
            </w:r>
            <w:r w:rsidR="001D398B">
              <w:rPr>
                <w:rFonts w:eastAsiaTheme="minorEastAsia" w:cstheme="minorBidi"/>
                <w:b w:val="0"/>
                <w:bCs w:val="0"/>
                <w:i w:val="0"/>
                <w:iCs w:val="0"/>
                <w:noProof/>
                <w:lang w:val="en-SE" w:eastAsia="en-GB"/>
              </w:rPr>
              <w:tab/>
            </w:r>
            <w:r w:rsidR="001D398B" w:rsidRPr="0078224F">
              <w:rPr>
                <w:rStyle w:val="Hyperlink"/>
                <w:noProof/>
              </w:rPr>
              <w:t>Proof of Concept</w:t>
            </w:r>
            <w:r w:rsidR="001D398B">
              <w:rPr>
                <w:noProof/>
                <w:webHidden/>
              </w:rPr>
              <w:tab/>
            </w:r>
            <w:r w:rsidR="001D398B">
              <w:rPr>
                <w:noProof/>
                <w:webHidden/>
              </w:rPr>
              <w:fldChar w:fldCharType="begin"/>
            </w:r>
            <w:r w:rsidR="001D398B">
              <w:rPr>
                <w:noProof/>
                <w:webHidden/>
              </w:rPr>
              <w:instrText xml:space="preserve"> PAGEREF _Toc134697511 \h </w:instrText>
            </w:r>
            <w:r w:rsidR="001D398B">
              <w:rPr>
                <w:noProof/>
                <w:webHidden/>
              </w:rPr>
            </w:r>
            <w:r w:rsidR="001D398B">
              <w:rPr>
                <w:noProof/>
                <w:webHidden/>
              </w:rPr>
              <w:fldChar w:fldCharType="separate"/>
            </w:r>
            <w:r w:rsidR="001D398B">
              <w:rPr>
                <w:noProof/>
                <w:webHidden/>
              </w:rPr>
              <w:t>35</w:t>
            </w:r>
            <w:r w:rsidR="001D398B">
              <w:rPr>
                <w:noProof/>
                <w:webHidden/>
              </w:rPr>
              <w:fldChar w:fldCharType="end"/>
            </w:r>
          </w:hyperlink>
        </w:p>
        <w:p w14:paraId="0993204F" w14:textId="73F29364"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12" w:history="1">
            <w:r w:rsidR="001D398B" w:rsidRPr="0078224F">
              <w:rPr>
                <w:rStyle w:val="Hyperlink"/>
                <w:noProof/>
              </w:rPr>
              <w:t>8</w:t>
            </w:r>
            <w:r w:rsidR="001D398B">
              <w:rPr>
                <w:rFonts w:eastAsiaTheme="minorEastAsia" w:cstheme="minorBidi"/>
                <w:b w:val="0"/>
                <w:bCs w:val="0"/>
                <w:i w:val="0"/>
                <w:iCs w:val="0"/>
                <w:noProof/>
                <w:lang w:val="en-SE" w:eastAsia="en-GB"/>
              </w:rPr>
              <w:tab/>
            </w:r>
            <w:r w:rsidR="001D398B" w:rsidRPr="0078224F">
              <w:rPr>
                <w:rStyle w:val="Hyperlink"/>
                <w:noProof/>
              </w:rPr>
              <w:t>Discussion</w:t>
            </w:r>
            <w:r w:rsidR="001D398B">
              <w:rPr>
                <w:noProof/>
                <w:webHidden/>
              </w:rPr>
              <w:tab/>
            </w:r>
            <w:r w:rsidR="001D398B">
              <w:rPr>
                <w:noProof/>
                <w:webHidden/>
              </w:rPr>
              <w:fldChar w:fldCharType="begin"/>
            </w:r>
            <w:r w:rsidR="001D398B">
              <w:rPr>
                <w:noProof/>
                <w:webHidden/>
              </w:rPr>
              <w:instrText xml:space="preserve"> PAGEREF _Toc134697512 \h </w:instrText>
            </w:r>
            <w:r w:rsidR="001D398B">
              <w:rPr>
                <w:noProof/>
                <w:webHidden/>
              </w:rPr>
            </w:r>
            <w:r w:rsidR="001D398B">
              <w:rPr>
                <w:noProof/>
                <w:webHidden/>
              </w:rPr>
              <w:fldChar w:fldCharType="separate"/>
            </w:r>
            <w:r w:rsidR="001D398B">
              <w:rPr>
                <w:noProof/>
                <w:webHidden/>
              </w:rPr>
              <w:t>38</w:t>
            </w:r>
            <w:r w:rsidR="001D398B">
              <w:rPr>
                <w:noProof/>
                <w:webHidden/>
              </w:rPr>
              <w:fldChar w:fldCharType="end"/>
            </w:r>
          </w:hyperlink>
        </w:p>
        <w:p w14:paraId="6C4B1A5D" w14:textId="6563D0B3"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3" w:history="1">
            <w:r w:rsidR="001D398B" w:rsidRPr="0078224F">
              <w:rPr>
                <w:rStyle w:val="Hyperlink"/>
                <w:noProof/>
              </w:rPr>
              <w:t>8.1</w:t>
            </w:r>
            <w:r w:rsidR="001D398B">
              <w:rPr>
                <w:rFonts w:eastAsiaTheme="minorEastAsia" w:cstheme="minorBidi"/>
                <w:b w:val="0"/>
                <w:bCs w:val="0"/>
                <w:noProof/>
                <w:sz w:val="24"/>
                <w:szCs w:val="24"/>
                <w:lang w:val="en-SE" w:eastAsia="en-GB"/>
              </w:rPr>
              <w:tab/>
            </w:r>
            <w:r w:rsidR="001D398B" w:rsidRPr="0078224F">
              <w:rPr>
                <w:rStyle w:val="Hyperlink"/>
                <w:noProof/>
              </w:rPr>
              <w:t>Answering research questions</w:t>
            </w:r>
            <w:r w:rsidR="001D398B">
              <w:rPr>
                <w:noProof/>
                <w:webHidden/>
              </w:rPr>
              <w:tab/>
            </w:r>
            <w:r w:rsidR="001D398B">
              <w:rPr>
                <w:noProof/>
                <w:webHidden/>
              </w:rPr>
              <w:fldChar w:fldCharType="begin"/>
            </w:r>
            <w:r w:rsidR="001D398B">
              <w:rPr>
                <w:noProof/>
                <w:webHidden/>
              </w:rPr>
              <w:instrText xml:space="preserve"> PAGEREF _Toc134697513 \h </w:instrText>
            </w:r>
            <w:r w:rsidR="001D398B">
              <w:rPr>
                <w:noProof/>
                <w:webHidden/>
              </w:rPr>
            </w:r>
            <w:r w:rsidR="001D398B">
              <w:rPr>
                <w:noProof/>
                <w:webHidden/>
              </w:rPr>
              <w:fldChar w:fldCharType="separate"/>
            </w:r>
            <w:r w:rsidR="001D398B">
              <w:rPr>
                <w:noProof/>
                <w:webHidden/>
              </w:rPr>
              <w:t>38</w:t>
            </w:r>
            <w:r w:rsidR="001D398B">
              <w:rPr>
                <w:noProof/>
                <w:webHidden/>
              </w:rPr>
              <w:fldChar w:fldCharType="end"/>
            </w:r>
          </w:hyperlink>
        </w:p>
        <w:p w14:paraId="183F4D4F" w14:textId="71A9AF19"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4" w:history="1">
            <w:r w:rsidR="001D398B" w:rsidRPr="0078224F">
              <w:rPr>
                <w:rStyle w:val="Hyperlink"/>
                <w:noProof/>
              </w:rPr>
              <w:t>8.2</w:t>
            </w:r>
            <w:r w:rsidR="001D398B">
              <w:rPr>
                <w:rFonts w:eastAsiaTheme="minorEastAsia" w:cstheme="minorBidi"/>
                <w:b w:val="0"/>
                <w:bCs w:val="0"/>
                <w:noProof/>
                <w:sz w:val="24"/>
                <w:szCs w:val="24"/>
                <w:lang w:val="en-SE" w:eastAsia="en-GB"/>
              </w:rPr>
              <w:tab/>
            </w:r>
            <w:r w:rsidR="001D398B" w:rsidRPr="0078224F">
              <w:rPr>
                <w:rStyle w:val="Hyperlink"/>
                <w:noProof/>
              </w:rPr>
              <w:t>The Proof-of-Concept and Literature</w:t>
            </w:r>
            <w:r w:rsidR="001D398B">
              <w:rPr>
                <w:noProof/>
                <w:webHidden/>
              </w:rPr>
              <w:tab/>
            </w:r>
            <w:r w:rsidR="001D398B">
              <w:rPr>
                <w:noProof/>
                <w:webHidden/>
              </w:rPr>
              <w:fldChar w:fldCharType="begin"/>
            </w:r>
            <w:r w:rsidR="001D398B">
              <w:rPr>
                <w:noProof/>
                <w:webHidden/>
              </w:rPr>
              <w:instrText xml:space="preserve"> PAGEREF _Toc134697514 \h </w:instrText>
            </w:r>
            <w:r w:rsidR="001D398B">
              <w:rPr>
                <w:noProof/>
                <w:webHidden/>
              </w:rPr>
            </w:r>
            <w:r w:rsidR="001D398B">
              <w:rPr>
                <w:noProof/>
                <w:webHidden/>
              </w:rPr>
              <w:fldChar w:fldCharType="separate"/>
            </w:r>
            <w:r w:rsidR="001D398B">
              <w:rPr>
                <w:noProof/>
                <w:webHidden/>
              </w:rPr>
              <w:t>39</w:t>
            </w:r>
            <w:r w:rsidR="001D398B">
              <w:rPr>
                <w:noProof/>
                <w:webHidden/>
              </w:rPr>
              <w:fldChar w:fldCharType="end"/>
            </w:r>
          </w:hyperlink>
        </w:p>
        <w:p w14:paraId="4F859C5A" w14:textId="17A6C96C"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5" w:history="1">
            <w:r w:rsidR="001D398B" w:rsidRPr="0078224F">
              <w:rPr>
                <w:rStyle w:val="Hyperlink"/>
                <w:noProof/>
              </w:rPr>
              <w:t>8.3</w:t>
            </w:r>
            <w:r w:rsidR="001D398B">
              <w:rPr>
                <w:rFonts w:eastAsiaTheme="minorEastAsia" w:cstheme="minorBidi"/>
                <w:b w:val="0"/>
                <w:bCs w:val="0"/>
                <w:noProof/>
                <w:sz w:val="24"/>
                <w:szCs w:val="24"/>
                <w:lang w:val="en-SE" w:eastAsia="en-GB"/>
              </w:rPr>
              <w:tab/>
            </w:r>
            <w:r w:rsidR="001D398B" w:rsidRPr="0078224F">
              <w:rPr>
                <w:rStyle w:val="Hyperlink"/>
                <w:noProof/>
              </w:rPr>
              <w:t>Design Process</w:t>
            </w:r>
            <w:r w:rsidR="001D398B">
              <w:rPr>
                <w:noProof/>
                <w:webHidden/>
              </w:rPr>
              <w:tab/>
            </w:r>
            <w:r w:rsidR="001D398B">
              <w:rPr>
                <w:noProof/>
                <w:webHidden/>
              </w:rPr>
              <w:fldChar w:fldCharType="begin"/>
            </w:r>
            <w:r w:rsidR="001D398B">
              <w:rPr>
                <w:noProof/>
                <w:webHidden/>
              </w:rPr>
              <w:instrText xml:space="preserve"> PAGEREF _Toc134697515 \h </w:instrText>
            </w:r>
            <w:r w:rsidR="001D398B">
              <w:rPr>
                <w:noProof/>
                <w:webHidden/>
              </w:rPr>
            </w:r>
            <w:r w:rsidR="001D398B">
              <w:rPr>
                <w:noProof/>
                <w:webHidden/>
              </w:rPr>
              <w:fldChar w:fldCharType="separate"/>
            </w:r>
            <w:r w:rsidR="001D398B">
              <w:rPr>
                <w:noProof/>
                <w:webHidden/>
              </w:rPr>
              <w:t>40</w:t>
            </w:r>
            <w:r w:rsidR="001D398B">
              <w:rPr>
                <w:noProof/>
                <w:webHidden/>
              </w:rPr>
              <w:fldChar w:fldCharType="end"/>
            </w:r>
          </w:hyperlink>
        </w:p>
        <w:p w14:paraId="53CBFB91" w14:textId="532BA28E"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6" w:history="1">
            <w:r w:rsidR="001D398B" w:rsidRPr="0078224F">
              <w:rPr>
                <w:rStyle w:val="Hyperlink"/>
                <w:noProof/>
              </w:rPr>
              <w:t>8.3.1</w:t>
            </w:r>
            <w:r w:rsidR="001D398B">
              <w:rPr>
                <w:rFonts w:eastAsiaTheme="minorEastAsia" w:cstheme="minorBidi"/>
                <w:noProof/>
                <w:sz w:val="24"/>
                <w:szCs w:val="24"/>
                <w:lang w:val="en-SE" w:eastAsia="en-GB"/>
              </w:rPr>
              <w:tab/>
            </w:r>
            <w:r w:rsidR="001D398B" w:rsidRPr="0078224F">
              <w:rPr>
                <w:rStyle w:val="Hyperlink"/>
                <w:noProof/>
              </w:rPr>
              <w:t>Pivoting to coding</w:t>
            </w:r>
            <w:r w:rsidR="001D398B">
              <w:rPr>
                <w:noProof/>
                <w:webHidden/>
              </w:rPr>
              <w:tab/>
            </w:r>
            <w:r w:rsidR="001D398B">
              <w:rPr>
                <w:noProof/>
                <w:webHidden/>
              </w:rPr>
              <w:fldChar w:fldCharType="begin"/>
            </w:r>
            <w:r w:rsidR="001D398B">
              <w:rPr>
                <w:noProof/>
                <w:webHidden/>
              </w:rPr>
              <w:instrText xml:space="preserve"> PAGEREF _Toc134697516 \h </w:instrText>
            </w:r>
            <w:r w:rsidR="001D398B">
              <w:rPr>
                <w:noProof/>
                <w:webHidden/>
              </w:rPr>
            </w:r>
            <w:r w:rsidR="001D398B">
              <w:rPr>
                <w:noProof/>
                <w:webHidden/>
              </w:rPr>
              <w:fldChar w:fldCharType="separate"/>
            </w:r>
            <w:r w:rsidR="001D398B">
              <w:rPr>
                <w:noProof/>
                <w:webHidden/>
              </w:rPr>
              <w:t>40</w:t>
            </w:r>
            <w:r w:rsidR="001D398B">
              <w:rPr>
                <w:noProof/>
                <w:webHidden/>
              </w:rPr>
              <w:fldChar w:fldCharType="end"/>
            </w:r>
          </w:hyperlink>
        </w:p>
        <w:p w14:paraId="537EBF78" w14:textId="33428EF8"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7" w:history="1">
            <w:r w:rsidR="001D398B" w:rsidRPr="0078224F">
              <w:rPr>
                <w:rStyle w:val="Hyperlink"/>
                <w:noProof/>
              </w:rPr>
              <w:t>8.3.2</w:t>
            </w:r>
            <w:r w:rsidR="001D398B">
              <w:rPr>
                <w:rFonts w:eastAsiaTheme="minorEastAsia" w:cstheme="minorBidi"/>
                <w:noProof/>
                <w:sz w:val="24"/>
                <w:szCs w:val="24"/>
                <w:lang w:val="en-SE" w:eastAsia="en-GB"/>
              </w:rPr>
              <w:tab/>
            </w:r>
            <w:r w:rsidR="001D398B" w:rsidRPr="0078224F">
              <w:rPr>
                <w:rStyle w:val="Hyperlink"/>
                <w:noProof/>
              </w:rPr>
              <w:t>Reflections on the interview process</w:t>
            </w:r>
            <w:r w:rsidR="001D398B">
              <w:rPr>
                <w:noProof/>
                <w:webHidden/>
              </w:rPr>
              <w:tab/>
            </w:r>
            <w:r w:rsidR="001D398B">
              <w:rPr>
                <w:noProof/>
                <w:webHidden/>
              </w:rPr>
              <w:fldChar w:fldCharType="begin"/>
            </w:r>
            <w:r w:rsidR="001D398B">
              <w:rPr>
                <w:noProof/>
                <w:webHidden/>
              </w:rPr>
              <w:instrText xml:space="preserve"> PAGEREF _Toc134697517 \h </w:instrText>
            </w:r>
            <w:r w:rsidR="001D398B">
              <w:rPr>
                <w:noProof/>
                <w:webHidden/>
              </w:rPr>
            </w:r>
            <w:r w:rsidR="001D398B">
              <w:rPr>
                <w:noProof/>
                <w:webHidden/>
              </w:rPr>
              <w:fldChar w:fldCharType="separate"/>
            </w:r>
            <w:r w:rsidR="001D398B">
              <w:rPr>
                <w:noProof/>
                <w:webHidden/>
              </w:rPr>
              <w:t>41</w:t>
            </w:r>
            <w:r w:rsidR="001D398B">
              <w:rPr>
                <w:noProof/>
                <w:webHidden/>
              </w:rPr>
              <w:fldChar w:fldCharType="end"/>
            </w:r>
          </w:hyperlink>
        </w:p>
        <w:p w14:paraId="4084379C" w14:textId="0FCB73D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18" w:history="1">
            <w:r w:rsidR="001D398B" w:rsidRPr="0078224F">
              <w:rPr>
                <w:rStyle w:val="Hyperlink"/>
                <w:noProof/>
              </w:rPr>
              <w:t>8.3.3</w:t>
            </w:r>
            <w:r w:rsidR="001D398B">
              <w:rPr>
                <w:rFonts w:eastAsiaTheme="minorEastAsia" w:cstheme="minorBidi"/>
                <w:noProof/>
                <w:sz w:val="24"/>
                <w:szCs w:val="24"/>
                <w:lang w:val="en-SE" w:eastAsia="en-GB"/>
              </w:rPr>
              <w:tab/>
            </w:r>
            <w:r w:rsidR="001D398B" w:rsidRPr="0078224F">
              <w:rPr>
                <w:rStyle w:val="Hyperlink"/>
                <w:noProof/>
              </w:rPr>
              <w:t>Reflections on user testing</w:t>
            </w:r>
            <w:r w:rsidR="001D398B">
              <w:rPr>
                <w:noProof/>
                <w:webHidden/>
              </w:rPr>
              <w:tab/>
            </w:r>
            <w:r w:rsidR="001D398B">
              <w:rPr>
                <w:noProof/>
                <w:webHidden/>
              </w:rPr>
              <w:fldChar w:fldCharType="begin"/>
            </w:r>
            <w:r w:rsidR="001D398B">
              <w:rPr>
                <w:noProof/>
                <w:webHidden/>
              </w:rPr>
              <w:instrText xml:space="preserve"> PAGEREF _Toc134697518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2B562D6C" w14:textId="4801A4A8"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19" w:history="1">
            <w:r w:rsidR="001D398B" w:rsidRPr="0078224F">
              <w:rPr>
                <w:rStyle w:val="Hyperlink"/>
                <w:noProof/>
              </w:rPr>
              <w:t>8.4</w:t>
            </w:r>
            <w:r w:rsidR="001D398B">
              <w:rPr>
                <w:rFonts w:eastAsiaTheme="minorEastAsia" w:cstheme="minorBidi"/>
                <w:b w:val="0"/>
                <w:bCs w:val="0"/>
                <w:noProof/>
                <w:sz w:val="24"/>
                <w:szCs w:val="24"/>
                <w:lang w:val="en-SE" w:eastAsia="en-GB"/>
              </w:rPr>
              <w:tab/>
            </w:r>
            <w:r w:rsidR="001D398B" w:rsidRPr="0078224F">
              <w:rPr>
                <w:rStyle w:val="Hyperlink"/>
                <w:noProof/>
              </w:rPr>
              <w:t>Stakeholder</w:t>
            </w:r>
            <w:r w:rsidR="001D398B">
              <w:rPr>
                <w:noProof/>
                <w:webHidden/>
              </w:rPr>
              <w:tab/>
            </w:r>
            <w:r w:rsidR="001D398B">
              <w:rPr>
                <w:noProof/>
                <w:webHidden/>
              </w:rPr>
              <w:fldChar w:fldCharType="begin"/>
            </w:r>
            <w:r w:rsidR="001D398B">
              <w:rPr>
                <w:noProof/>
                <w:webHidden/>
              </w:rPr>
              <w:instrText xml:space="preserve"> PAGEREF _Toc134697519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2419423B" w14:textId="65FED24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0" w:history="1">
            <w:r w:rsidR="001D398B" w:rsidRPr="0078224F">
              <w:rPr>
                <w:rStyle w:val="Hyperlink"/>
                <w:noProof/>
              </w:rPr>
              <w:t>8.4.1</w:t>
            </w:r>
            <w:r w:rsidR="001D398B">
              <w:rPr>
                <w:rFonts w:eastAsiaTheme="minorEastAsia" w:cstheme="minorBidi"/>
                <w:noProof/>
                <w:sz w:val="24"/>
                <w:szCs w:val="24"/>
                <w:lang w:val="en-SE" w:eastAsia="en-GB"/>
              </w:rPr>
              <w:tab/>
            </w:r>
            <w:r w:rsidR="001D398B" w:rsidRPr="0078224F">
              <w:rPr>
                <w:rStyle w:val="Hyperlink"/>
                <w:noProof/>
              </w:rPr>
              <w:t>Prototype data faked</w:t>
            </w:r>
            <w:r w:rsidR="001D398B">
              <w:rPr>
                <w:noProof/>
                <w:webHidden/>
              </w:rPr>
              <w:tab/>
            </w:r>
            <w:r w:rsidR="001D398B">
              <w:rPr>
                <w:noProof/>
                <w:webHidden/>
              </w:rPr>
              <w:fldChar w:fldCharType="begin"/>
            </w:r>
            <w:r w:rsidR="001D398B">
              <w:rPr>
                <w:noProof/>
                <w:webHidden/>
              </w:rPr>
              <w:instrText xml:space="preserve"> PAGEREF _Toc134697520 \h </w:instrText>
            </w:r>
            <w:r w:rsidR="001D398B">
              <w:rPr>
                <w:noProof/>
                <w:webHidden/>
              </w:rPr>
            </w:r>
            <w:r w:rsidR="001D398B">
              <w:rPr>
                <w:noProof/>
                <w:webHidden/>
              </w:rPr>
              <w:fldChar w:fldCharType="separate"/>
            </w:r>
            <w:r w:rsidR="001D398B">
              <w:rPr>
                <w:noProof/>
                <w:webHidden/>
              </w:rPr>
              <w:t>42</w:t>
            </w:r>
            <w:r w:rsidR="001D398B">
              <w:rPr>
                <w:noProof/>
                <w:webHidden/>
              </w:rPr>
              <w:fldChar w:fldCharType="end"/>
            </w:r>
          </w:hyperlink>
        </w:p>
        <w:p w14:paraId="780E9B89" w14:textId="223CF32A"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1" w:history="1">
            <w:r w:rsidR="001D398B" w:rsidRPr="0078224F">
              <w:rPr>
                <w:rStyle w:val="Hyperlink"/>
                <w:noProof/>
              </w:rPr>
              <w:t>8.4.2</w:t>
            </w:r>
            <w:r w:rsidR="001D398B">
              <w:rPr>
                <w:rFonts w:eastAsiaTheme="minorEastAsia" w:cstheme="minorBidi"/>
                <w:noProof/>
                <w:sz w:val="24"/>
                <w:szCs w:val="24"/>
                <w:lang w:val="en-SE" w:eastAsia="en-GB"/>
              </w:rPr>
              <w:tab/>
            </w:r>
            <w:r w:rsidR="001D398B" w:rsidRPr="0078224F">
              <w:rPr>
                <w:rStyle w:val="Hyperlink"/>
                <w:noProof/>
              </w:rPr>
              <w:t>Access to users</w:t>
            </w:r>
            <w:r w:rsidR="001D398B">
              <w:rPr>
                <w:noProof/>
                <w:webHidden/>
              </w:rPr>
              <w:tab/>
            </w:r>
            <w:r w:rsidR="001D398B">
              <w:rPr>
                <w:noProof/>
                <w:webHidden/>
              </w:rPr>
              <w:fldChar w:fldCharType="begin"/>
            </w:r>
            <w:r w:rsidR="001D398B">
              <w:rPr>
                <w:noProof/>
                <w:webHidden/>
              </w:rPr>
              <w:instrText xml:space="preserve"> PAGEREF _Toc134697521 \h </w:instrText>
            </w:r>
            <w:r w:rsidR="001D398B">
              <w:rPr>
                <w:noProof/>
                <w:webHidden/>
              </w:rPr>
            </w:r>
            <w:r w:rsidR="001D398B">
              <w:rPr>
                <w:noProof/>
                <w:webHidden/>
              </w:rPr>
              <w:fldChar w:fldCharType="separate"/>
            </w:r>
            <w:r w:rsidR="001D398B">
              <w:rPr>
                <w:noProof/>
                <w:webHidden/>
              </w:rPr>
              <w:t>43</w:t>
            </w:r>
            <w:r w:rsidR="001D398B">
              <w:rPr>
                <w:noProof/>
                <w:webHidden/>
              </w:rPr>
              <w:fldChar w:fldCharType="end"/>
            </w:r>
          </w:hyperlink>
        </w:p>
        <w:p w14:paraId="6371C942" w14:textId="5E5569C7"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2" w:history="1">
            <w:r w:rsidR="001D398B" w:rsidRPr="0078224F">
              <w:rPr>
                <w:rStyle w:val="Hyperlink"/>
                <w:noProof/>
              </w:rPr>
              <w:t>8.4.3</w:t>
            </w:r>
            <w:r w:rsidR="001D398B">
              <w:rPr>
                <w:rFonts w:eastAsiaTheme="minorEastAsia" w:cstheme="minorBidi"/>
                <w:noProof/>
                <w:sz w:val="24"/>
                <w:szCs w:val="24"/>
                <w:lang w:val="en-SE" w:eastAsia="en-GB"/>
              </w:rPr>
              <w:tab/>
            </w:r>
            <w:r w:rsidR="001D398B" w:rsidRPr="0078224F">
              <w:rPr>
                <w:rStyle w:val="Hyperlink"/>
                <w:noProof/>
              </w:rPr>
              <w:t>A balance between stakeholder and thesis</w:t>
            </w:r>
            <w:r w:rsidR="001D398B">
              <w:rPr>
                <w:noProof/>
                <w:webHidden/>
              </w:rPr>
              <w:tab/>
            </w:r>
            <w:r w:rsidR="001D398B">
              <w:rPr>
                <w:noProof/>
                <w:webHidden/>
              </w:rPr>
              <w:fldChar w:fldCharType="begin"/>
            </w:r>
            <w:r w:rsidR="001D398B">
              <w:rPr>
                <w:noProof/>
                <w:webHidden/>
              </w:rPr>
              <w:instrText xml:space="preserve"> PAGEREF _Toc134697522 \h </w:instrText>
            </w:r>
            <w:r w:rsidR="001D398B">
              <w:rPr>
                <w:noProof/>
                <w:webHidden/>
              </w:rPr>
            </w:r>
            <w:r w:rsidR="001D398B">
              <w:rPr>
                <w:noProof/>
                <w:webHidden/>
              </w:rPr>
              <w:fldChar w:fldCharType="separate"/>
            </w:r>
            <w:r w:rsidR="001D398B">
              <w:rPr>
                <w:noProof/>
                <w:webHidden/>
              </w:rPr>
              <w:t>43</w:t>
            </w:r>
            <w:r w:rsidR="001D398B">
              <w:rPr>
                <w:noProof/>
                <w:webHidden/>
              </w:rPr>
              <w:fldChar w:fldCharType="end"/>
            </w:r>
          </w:hyperlink>
        </w:p>
        <w:p w14:paraId="1F42D7CC" w14:textId="6CCC1704"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3" w:history="1">
            <w:r w:rsidR="001D398B" w:rsidRPr="0078224F">
              <w:rPr>
                <w:rStyle w:val="Hyperlink"/>
                <w:noProof/>
              </w:rPr>
              <w:t>8.4.4</w:t>
            </w:r>
            <w:r w:rsidR="001D398B">
              <w:rPr>
                <w:rFonts w:eastAsiaTheme="minorEastAsia" w:cstheme="minorBidi"/>
                <w:noProof/>
                <w:sz w:val="24"/>
                <w:szCs w:val="24"/>
                <w:lang w:val="en-SE" w:eastAsia="en-GB"/>
              </w:rPr>
              <w:tab/>
            </w:r>
            <w:r w:rsidR="001D398B" w:rsidRPr="0078224F">
              <w:rPr>
                <w:rStyle w:val="Hyperlink"/>
                <w:noProof/>
              </w:rPr>
              <w:t>User groups</w:t>
            </w:r>
            <w:r w:rsidR="001D398B">
              <w:rPr>
                <w:noProof/>
                <w:webHidden/>
              </w:rPr>
              <w:tab/>
            </w:r>
            <w:r w:rsidR="001D398B">
              <w:rPr>
                <w:noProof/>
                <w:webHidden/>
              </w:rPr>
              <w:fldChar w:fldCharType="begin"/>
            </w:r>
            <w:r w:rsidR="001D398B">
              <w:rPr>
                <w:noProof/>
                <w:webHidden/>
              </w:rPr>
              <w:instrText xml:space="preserve"> PAGEREF _Toc134697523 \h </w:instrText>
            </w:r>
            <w:r w:rsidR="001D398B">
              <w:rPr>
                <w:noProof/>
                <w:webHidden/>
              </w:rPr>
            </w:r>
            <w:r w:rsidR="001D398B">
              <w:rPr>
                <w:noProof/>
                <w:webHidden/>
              </w:rPr>
              <w:fldChar w:fldCharType="separate"/>
            </w:r>
            <w:r w:rsidR="001D398B">
              <w:rPr>
                <w:noProof/>
                <w:webHidden/>
              </w:rPr>
              <w:t>44</w:t>
            </w:r>
            <w:r w:rsidR="001D398B">
              <w:rPr>
                <w:noProof/>
                <w:webHidden/>
              </w:rPr>
              <w:fldChar w:fldCharType="end"/>
            </w:r>
          </w:hyperlink>
        </w:p>
        <w:p w14:paraId="625D7962" w14:textId="68B365FA"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24" w:history="1">
            <w:r w:rsidR="001D398B" w:rsidRPr="0078224F">
              <w:rPr>
                <w:rStyle w:val="Hyperlink"/>
                <w:noProof/>
              </w:rPr>
              <w:t>8.5</w:t>
            </w:r>
            <w:r w:rsidR="001D398B">
              <w:rPr>
                <w:rFonts w:eastAsiaTheme="minorEastAsia" w:cstheme="minorBidi"/>
                <w:b w:val="0"/>
                <w:bCs w:val="0"/>
                <w:noProof/>
                <w:sz w:val="24"/>
                <w:szCs w:val="24"/>
                <w:lang w:val="en-SE" w:eastAsia="en-GB"/>
              </w:rPr>
              <w:tab/>
            </w:r>
            <w:r w:rsidR="001D398B" w:rsidRPr="0078224F">
              <w:rPr>
                <w:rStyle w:val="Hyperlink"/>
                <w:noProof/>
              </w:rPr>
              <w:t>Ethics</w:t>
            </w:r>
            <w:r w:rsidR="001D398B">
              <w:rPr>
                <w:noProof/>
                <w:webHidden/>
              </w:rPr>
              <w:tab/>
            </w:r>
            <w:r w:rsidR="001D398B">
              <w:rPr>
                <w:noProof/>
                <w:webHidden/>
              </w:rPr>
              <w:fldChar w:fldCharType="begin"/>
            </w:r>
            <w:r w:rsidR="001D398B">
              <w:rPr>
                <w:noProof/>
                <w:webHidden/>
              </w:rPr>
              <w:instrText xml:space="preserve"> PAGEREF _Toc134697524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3706A15C" w14:textId="02BA8011"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5" w:history="1">
            <w:r w:rsidR="001D398B" w:rsidRPr="0078224F">
              <w:rPr>
                <w:rStyle w:val="Hyperlink"/>
                <w:noProof/>
              </w:rPr>
              <w:t>8.5.1</w:t>
            </w:r>
            <w:r w:rsidR="001D398B">
              <w:rPr>
                <w:rFonts w:eastAsiaTheme="minorEastAsia" w:cstheme="minorBidi"/>
                <w:noProof/>
                <w:sz w:val="24"/>
                <w:szCs w:val="24"/>
                <w:lang w:val="en-SE" w:eastAsia="en-GB"/>
              </w:rPr>
              <w:tab/>
            </w:r>
            <w:r w:rsidR="001D398B" w:rsidRPr="0078224F">
              <w:rPr>
                <w:rStyle w:val="Hyperlink"/>
                <w:noProof/>
              </w:rPr>
              <w:t>Transparency and empowerment</w:t>
            </w:r>
            <w:r w:rsidR="001D398B">
              <w:rPr>
                <w:noProof/>
                <w:webHidden/>
              </w:rPr>
              <w:tab/>
            </w:r>
            <w:r w:rsidR="001D398B">
              <w:rPr>
                <w:noProof/>
                <w:webHidden/>
              </w:rPr>
              <w:fldChar w:fldCharType="begin"/>
            </w:r>
            <w:r w:rsidR="001D398B">
              <w:rPr>
                <w:noProof/>
                <w:webHidden/>
              </w:rPr>
              <w:instrText xml:space="preserve"> PAGEREF _Toc134697525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4690A76" w14:textId="2FA35660"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6" w:history="1">
            <w:r w:rsidR="001D398B" w:rsidRPr="0078224F">
              <w:rPr>
                <w:rStyle w:val="Hyperlink"/>
                <w:noProof/>
              </w:rPr>
              <w:t>8.5.2</w:t>
            </w:r>
            <w:r w:rsidR="001D398B">
              <w:rPr>
                <w:rFonts w:eastAsiaTheme="minorEastAsia" w:cstheme="minorBidi"/>
                <w:noProof/>
                <w:sz w:val="24"/>
                <w:szCs w:val="24"/>
                <w:lang w:val="en-SE" w:eastAsia="en-GB"/>
              </w:rPr>
              <w:tab/>
            </w:r>
            <w:r w:rsidR="001D398B" w:rsidRPr="0078224F">
              <w:rPr>
                <w:rStyle w:val="Hyperlink"/>
                <w:noProof/>
              </w:rPr>
              <w:t>Impact of Interaction Design</w:t>
            </w:r>
            <w:r w:rsidR="001D398B">
              <w:rPr>
                <w:noProof/>
                <w:webHidden/>
              </w:rPr>
              <w:tab/>
            </w:r>
            <w:r w:rsidR="001D398B">
              <w:rPr>
                <w:noProof/>
                <w:webHidden/>
              </w:rPr>
              <w:fldChar w:fldCharType="begin"/>
            </w:r>
            <w:r w:rsidR="001D398B">
              <w:rPr>
                <w:noProof/>
                <w:webHidden/>
              </w:rPr>
              <w:instrText xml:space="preserve"> PAGEREF _Toc134697526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CC301A6" w14:textId="520B7A9D"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27" w:history="1">
            <w:r w:rsidR="001D398B" w:rsidRPr="0078224F">
              <w:rPr>
                <w:rStyle w:val="Hyperlink"/>
                <w:noProof/>
              </w:rPr>
              <w:t>8.6</w:t>
            </w:r>
            <w:r w:rsidR="001D398B">
              <w:rPr>
                <w:rFonts w:eastAsiaTheme="minorEastAsia" w:cstheme="minorBidi"/>
                <w:b w:val="0"/>
                <w:bCs w:val="0"/>
                <w:noProof/>
                <w:sz w:val="24"/>
                <w:szCs w:val="24"/>
                <w:lang w:val="en-SE" w:eastAsia="en-GB"/>
              </w:rPr>
              <w:tab/>
            </w:r>
            <w:r w:rsidR="001D398B" w:rsidRPr="0078224F">
              <w:rPr>
                <w:rStyle w:val="Hyperlink"/>
                <w:noProof/>
              </w:rPr>
              <w:t>Governance</w:t>
            </w:r>
            <w:r w:rsidR="001D398B">
              <w:rPr>
                <w:noProof/>
                <w:webHidden/>
              </w:rPr>
              <w:tab/>
            </w:r>
            <w:r w:rsidR="001D398B">
              <w:rPr>
                <w:noProof/>
                <w:webHidden/>
              </w:rPr>
              <w:fldChar w:fldCharType="begin"/>
            </w:r>
            <w:r w:rsidR="001D398B">
              <w:rPr>
                <w:noProof/>
                <w:webHidden/>
              </w:rPr>
              <w:instrText xml:space="preserve"> PAGEREF _Toc134697527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022FA4D" w14:textId="1E0E2F05"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8" w:history="1">
            <w:r w:rsidR="001D398B" w:rsidRPr="0078224F">
              <w:rPr>
                <w:rStyle w:val="Hyperlink"/>
                <w:noProof/>
              </w:rPr>
              <w:t>8.6.1</w:t>
            </w:r>
            <w:r w:rsidR="001D398B">
              <w:rPr>
                <w:rFonts w:eastAsiaTheme="minorEastAsia" w:cstheme="minorBidi"/>
                <w:noProof/>
                <w:sz w:val="24"/>
                <w:szCs w:val="24"/>
                <w:lang w:val="en-SE" w:eastAsia="en-GB"/>
              </w:rPr>
              <w:tab/>
            </w:r>
            <w:r w:rsidR="001D398B" w:rsidRPr="0078224F">
              <w:rPr>
                <w:rStyle w:val="Hyperlink"/>
                <w:noProof/>
              </w:rPr>
              <w:t>A real issue</w:t>
            </w:r>
            <w:r w:rsidR="001D398B">
              <w:rPr>
                <w:noProof/>
                <w:webHidden/>
              </w:rPr>
              <w:tab/>
            </w:r>
            <w:r w:rsidR="001D398B">
              <w:rPr>
                <w:noProof/>
                <w:webHidden/>
              </w:rPr>
              <w:fldChar w:fldCharType="begin"/>
            </w:r>
            <w:r w:rsidR="001D398B">
              <w:rPr>
                <w:noProof/>
                <w:webHidden/>
              </w:rPr>
              <w:instrText xml:space="preserve"> PAGEREF _Toc134697528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58E909E7" w14:textId="513A510D"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29" w:history="1">
            <w:r w:rsidR="001D398B" w:rsidRPr="0078224F">
              <w:rPr>
                <w:rStyle w:val="Hyperlink"/>
                <w:noProof/>
              </w:rPr>
              <w:t>8.6.2</w:t>
            </w:r>
            <w:r w:rsidR="001D398B">
              <w:rPr>
                <w:rFonts w:eastAsiaTheme="minorEastAsia" w:cstheme="minorBidi"/>
                <w:noProof/>
                <w:sz w:val="24"/>
                <w:szCs w:val="24"/>
                <w:lang w:val="en-SE" w:eastAsia="en-GB"/>
              </w:rPr>
              <w:tab/>
            </w:r>
            <w:r w:rsidR="001D398B" w:rsidRPr="0078224F">
              <w:rPr>
                <w:rStyle w:val="Hyperlink"/>
                <w:noProof/>
              </w:rPr>
              <w:t>Accountability</w:t>
            </w:r>
            <w:r w:rsidR="001D398B">
              <w:rPr>
                <w:noProof/>
                <w:webHidden/>
              </w:rPr>
              <w:tab/>
            </w:r>
            <w:r w:rsidR="001D398B">
              <w:rPr>
                <w:noProof/>
                <w:webHidden/>
              </w:rPr>
              <w:fldChar w:fldCharType="begin"/>
            </w:r>
            <w:r w:rsidR="001D398B">
              <w:rPr>
                <w:noProof/>
                <w:webHidden/>
              </w:rPr>
              <w:instrText xml:space="preserve"> PAGEREF _Toc134697529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7F2DCA04" w14:textId="15DF274F" w:rsidR="001D398B" w:rsidRDefault="00000000">
          <w:pPr>
            <w:pStyle w:val="TOC2"/>
            <w:tabs>
              <w:tab w:val="left" w:pos="880"/>
              <w:tab w:val="right" w:leader="dot" w:pos="7395"/>
            </w:tabs>
            <w:rPr>
              <w:rFonts w:eastAsiaTheme="minorEastAsia" w:cstheme="minorBidi"/>
              <w:b w:val="0"/>
              <w:bCs w:val="0"/>
              <w:noProof/>
              <w:sz w:val="24"/>
              <w:szCs w:val="24"/>
              <w:lang w:val="en-SE" w:eastAsia="en-GB"/>
            </w:rPr>
          </w:pPr>
          <w:hyperlink w:anchor="_Toc134697530" w:history="1">
            <w:r w:rsidR="001D398B" w:rsidRPr="0078224F">
              <w:rPr>
                <w:rStyle w:val="Hyperlink"/>
                <w:noProof/>
              </w:rPr>
              <w:t>8.7</w:t>
            </w:r>
            <w:r w:rsidR="001D398B">
              <w:rPr>
                <w:rFonts w:eastAsiaTheme="minorEastAsia" w:cstheme="minorBidi"/>
                <w:b w:val="0"/>
                <w:bCs w:val="0"/>
                <w:noProof/>
                <w:sz w:val="24"/>
                <w:szCs w:val="24"/>
                <w:lang w:val="en-SE" w:eastAsia="en-GB"/>
              </w:rPr>
              <w:tab/>
            </w:r>
            <w:r w:rsidR="001D398B" w:rsidRPr="0078224F">
              <w:rPr>
                <w:rStyle w:val="Hyperlink"/>
                <w:noProof/>
              </w:rPr>
              <w:t>Future work</w:t>
            </w:r>
            <w:r w:rsidR="001D398B">
              <w:rPr>
                <w:noProof/>
                <w:webHidden/>
              </w:rPr>
              <w:tab/>
            </w:r>
            <w:r w:rsidR="001D398B">
              <w:rPr>
                <w:noProof/>
                <w:webHidden/>
              </w:rPr>
              <w:fldChar w:fldCharType="begin"/>
            </w:r>
            <w:r w:rsidR="001D398B">
              <w:rPr>
                <w:noProof/>
                <w:webHidden/>
              </w:rPr>
              <w:instrText xml:space="preserve"> PAGEREF _Toc134697530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1AAC07A6" w14:textId="6BEBD2F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1" w:history="1">
            <w:r w:rsidR="001D398B" w:rsidRPr="0078224F">
              <w:rPr>
                <w:rStyle w:val="Hyperlink"/>
                <w:noProof/>
              </w:rPr>
              <w:t>8.7.1</w:t>
            </w:r>
            <w:r w:rsidR="001D398B">
              <w:rPr>
                <w:rFonts w:eastAsiaTheme="minorEastAsia" w:cstheme="minorBidi"/>
                <w:noProof/>
                <w:sz w:val="24"/>
                <w:szCs w:val="24"/>
                <w:lang w:val="en-SE" w:eastAsia="en-GB"/>
              </w:rPr>
              <w:tab/>
            </w:r>
            <w:r w:rsidR="001D398B" w:rsidRPr="0078224F">
              <w:rPr>
                <w:rStyle w:val="Hyperlink"/>
                <w:noProof/>
              </w:rPr>
              <w:t>Prototype: Purpose and implications for IKEA</w:t>
            </w:r>
            <w:r w:rsidR="001D398B">
              <w:rPr>
                <w:noProof/>
                <w:webHidden/>
              </w:rPr>
              <w:tab/>
            </w:r>
            <w:r w:rsidR="001D398B">
              <w:rPr>
                <w:noProof/>
                <w:webHidden/>
              </w:rPr>
              <w:fldChar w:fldCharType="begin"/>
            </w:r>
            <w:r w:rsidR="001D398B">
              <w:rPr>
                <w:noProof/>
                <w:webHidden/>
              </w:rPr>
              <w:instrText xml:space="preserve"> PAGEREF _Toc134697531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54AE1916" w14:textId="4BEBBB33"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2" w:history="1">
            <w:r w:rsidR="001D398B" w:rsidRPr="0078224F">
              <w:rPr>
                <w:rStyle w:val="Hyperlink"/>
                <w:noProof/>
              </w:rPr>
              <w:t>8.7.2</w:t>
            </w:r>
            <w:r w:rsidR="001D398B">
              <w:rPr>
                <w:rFonts w:eastAsiaTheme="minorEastAsia" w:cstheme="minorBidi"/>
                <w:noProof/>
                <w:sz w:val="24"/>
                <w:szCs w:val="24"/>
                <w:lang w:val="en-SE" w:eastAsia="en-GB"/>
              </w:rPr>
              <w:tab/>
            </w:r>
            <w:r w:rsidR="001D398B" w:rsidRPr="0078224F">
              <w:rPr>
                <w:rStyle w:val="Hyperlink"/>
                <w:noProof/>
              </w:rPr>
              <w:t>Prototype: Implications for research</w:t>
            </w:r>
            <w:r w:rsidR="001D398B">
              <w:rPr>
                <w:noProof/>
                <w:webHidden/>
              </w:rPr>
              <w:tab/>
            </w:r>
            <w:r w:rsidR="001D398B">
              <w:rPr>
                <w:noProof/>
                <w:webHidden/>
              </w:rPr>
              <w:fldChar w:fldCharType="begin"/>
            </w:r>
            <w:r w:rsidR="001D398B">
              <w:rPr>
                <w:noProof/>
                <w:webHidden/>
              </w:rPr>
              <w:instrText xml:space="preserve"> PAGEREF _Toc134697532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36053A28" w14:textId="03B0AA26" w:rsidR="001D398B" w:rsidRDefault="00000000">
          <w:pPr>
            <w:pStyle w:val="TOC3"/>
            <w:tabs>
              <w:tab w:val="left" w:pos="1100"/>
              <w:tab w:val="right" w:leader="dot" w:pos="7395"/>
            </w:tabs>
            <w:rPr>
              <w:rFonts w:eastAsiaTheme="minorEastAsia" w:cstheme="minorBidi"/>
              <w:noProof/>
              <w:sz w:val="24"/>
              <w:szCs w:val="24"/>
              <w:lang w:val="en-SE" w:eastAsia="en-GB"/>
            </w:rPr>
          </w:pPr>
          <w:hyperlink w:anchor="_Toc134697533" w:history="1">
            <w:r w:rsidR="001D398B" w:rsidRPr="0078224F">
              <w:rPr>
                <w:rStyle w:val="Hyperlink"/>
                <w:noProof/>
              </w:rPr>
              <w:t>8.7.3</w:t>
            </w:r>
            <w:r w:rsidR="001D398B">
              <w:rPr>
                <w:rFonts w:eastAsiaTheme="minorEastAsia" w:cstheme="minorBidi"/>
                <w:noProof/>
                <w:sz w:val="24"/>
                <w:szCs w:val="24"/>
                <w:lang w:val="en-SE" w:eastAsia="en-GB"/>
              </w:rPr>
              <w:tab/>
            </w:r>
            <w:r w:rsidR="001D398B" w:rsidRPr="0078224F">
              <w:rPr>
                <w:rStyle w:val="Hyperlink"/>
                <w:noProof/>
              </w:rPr>
              <w:t>Future work</w:t>
            </w:r>
            <w:r w:rsidR="001D398B">
              <w:rPr>
                <w:noProof/>
                <w:webHidden/>
              </w:rPr>
              <w:tab/>
            </w:r>
            <w:r w:rsidR="001D398B">
              <w:rPr>
                <w:noProof/>
                <w:webHidden/>
              </w:rPr>
              <w:fldChar w:fldCharType="begin"/>
            </w:r>
            <w:r w:rsidR="001D398B">
              <w:rPr>
                <w:noProof/>
                <w:webHidden/>
              </w:rPr>
              <w:instrText xml:space="preserve"> PAGEREF _Toc134697533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194F038" w14:textId="197171B2" w:rsidR="001D398B" w:rsidRDefault="00000000">
          <w:pPr>
            <w:pStyle w:val="TOC1"/>
            <w:tabs>
              <w:tab w:val="left" w:pos="440"/>
              <w:tab w:val="right" w:leader="dot" w:pos="7395"/>
            </w:tabs>
            <w:rPr>
              <w:rFonts w:eastAsiaTheme="minorEastAsia" w:cstheme="minorBidi"/>
              <w:b w:val="0"/>
              <w:bCs w:val="0"/>
              <w:i w:val="0"/>
              <w:iCs w:val="0"/>
              <w:noProof/>
              <w:lang w:val="en-SE" w:eastAsia="en-GB"/>
            </w:rPr>
          </w:pPr>
          <w:hyperlink w:anchor="_Toc134697534" w:history="1">
            <w:r w:rsidR="001D398B" w:rsidRPr="0078224F">
              <w:rPr>
                <w:rStyle w:val="Hyperlink"/>
                <w:noProof/>
              </w:rPr>
              <w:t>9</w:t>
            </w:r>
            <w:r w:rsidR="001D398B">
              <w:rPr>
                <w:rFonts w:eastAsiaTheme="minorEastAsia" w:cstheme="minorBidi"/>
                <w:b w:val="0"/>
                <w:bCs w:val="0"/>
                <w:i w:val="0"/>
                <w:iCs w:val="0"/>
                <w:noProof/>
                <w:lang w:val="en-SE" w:eastAsia="en-GB"/>
              </w:rPr>
              <w:tab/>
            </w:r>
            <w:r w:rsidR="001D398B" w:rsidRPr="0078224F">
              <w:rPr>
                <w:rStyle w:val="Hyperlink"/>
                <w:noProof/>
              </w:rPr>
              <w:t>Conclusion</w:t>
            </w:r>
            <w:r w:rsidR="001D398B">
              <w:rPr>
                <w:noProof/>
                <w:webHidden/>
              </w:rPr>
              <w:tab/>
            </w:r>
            <w:r w:rsidR="001D398B">
              <w:rPr>
                <w:noProof/>
                <w:webHidden/>
              </w:rPr>
              <w:fldChar w:fldCharType="begin"/>
            </w:r>
            <w:r w:rsidR="001D398B">
              <w:rPr>
                <w:noProof/>
                <w:webHidden/>
              </w:rPr>
              <w:instrText xml:space="preserve"> PAGEREF _Toc134697534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49D04619" w14:textId="09FF8798" w:rsidR="001D398B" w:rsidRDefault="00000000">
          <w:pPr>
            <w:pStyle w:val="TOC1"/>
            <w:tabs>
              <w:tab w:val="left" w:pos="660"/>
              <w:tab w:val="right" w:leader="dot" w:pos="7395"/>
            </w:tabs>
            <w:rPr>
              <w:rFonts w:eastAsiaTheme="minorEastAsia" w:cstheme="minorBidi"/>
              <w:b w:val="0"/>
              <w:bCs w:val="0"/>
              <w:i w:val="0"/>
              <w:iCs w:val="0"/>
              <w:noProof/>
              <w:lang w:val="en-SE" w:eastAsia="en-GB"/>
            </w:rPr>
          </w:pPr>
          <w:hyperlink w:anchor="_Toc134697535" w:history="1">
            <w:r w:rsidR="001D398B" w:rsidRPr="0078224F">
              <w:rPr>
                <w:rStyle w:val="Hyperlink"/>
                <w:noProof/>
              </w:rPr>
              <w:t>10</w:t>
            </w:r>
            <w:r w:rsidR="001D398B">
              <w:rPr>
                <w:rFonts w:eastAsiaTheme="minorEastAsia" w:cstheme="minorBidi"/>
                <w:b w:val="0"/>
                <w:bCs w:val="0"/>
                <w:i w:val="0"/>
                <w:iCs w:val="0"/>
                <w:noProof/>
                <w:lang w:val="en-SE" w:eastAsia="en-GB"/>
              </w:rPr>
              <w:tab/>
            </w:r>
            <w:r w:rsidR="001D398B" w:rsidRPr="0078224F">
              <w:rPr>
                <w:rStyle w:val="Hyperlink"/>
                <w:noProof/>
              </w:rPr>
              <w:t>References</w:t>
            </w:r>
            <w:r w:rsidR="001D398B">
              <w:rPr>
                <w:noProof/>
                <w:webHidden/>
              </w:rPr>
              <w:tab/>
            </w:r>
            <w:r w:rsidR="001D398B">
              <w:rPr>
                <w:noProof/>
                <w:webHidden/>
              </w:rPr>
              <w:fldChar w:fldCharType="begin"/>
            </w:r>
            <w:r w:rsidR="001D398B">
              <w:rPr>
                <w:noProof/>
                <w:webHidden/>
              </w:rPr>
              <w:instrText xml:space="preserve"> PAGEREF _Toc134697535 \h </w:instrText>
            </w:r>
            <w:r w:rsidR="001D398B">
              <w:rPr>
                <w:noProof/>
                <w:webHidden/>
              </w:rPr>
            </w:r>
            <w:r w:rsidR="001D398B">
              <w:rPr>
                <w:noProof/>
                <w:webHidden/>
              </w:rPr>
              <w:fldChar w:fldCharType="separate"/>
            </w:r>
            <w:r w:rsidR="001D398B">
              <w:rPr>
                <w:noProof/>
                <w:webHidden/>
              </w:rPr>
              <w:t>45</w:t>
            </w:r>
            <w:r w:rsidR="001D398B">
              <w:rPr>
                <w:noProof/>
                <w:webHidden/>
              </w:rPr>
              <w:fldChar w:fldCharType="end"/>
            </w:r>
          </w:hyperlink>
        </w:p>
        <w:p w14:paraId="01E5913F" w14:textId="3753EAB9"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4697479"/>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4697480"/>
      <w:r w:rsidRPr="004560CB">
        <w:rPr>
          <w:lang w:val="en-GB"/>
        </w:rPr>
        <w:t>Context</w:t>
      </w:r>
      <w:bookmarkEnd w:id="4"/>
    </w:p>
    <w:p w14:paraId="3F3C5CC7" w14:textId="3610A6D4" w:rsidR="00815AAE" w:rsidRPr="004560CB" w:rsidRDefault="00815AAE" w:rsidP="00815AAE">
      <w:pPr>
        <w:pStyle w:val="Heading3"/>
      </w:pPr>
      <w:bookmarkStart w:id="5" w:name="_Toc134697481"/>
      <w:r w:rsidRPr="004560CB">
        <w:t>History of data visualisation</w:t>
      </w:r>
      <w:bookmarkEnd w:id="5"/>
    </w:p>
    <w:p w14:paraId="36D00666" w14:textId="77777777" w:rsidR="009F6352" w:rsidRPr="004560CB" w:rsidRDefault="007101E7" w:rsidP="007101E7">
      <w:pPr>
        <w:pStyle w:val="ListParagraph"/>
        <w:numPr>
          <w:ilvl w:val="0"/>
          <w:numId w:val="27"/>
        </w:numPr>
      </w:pPr>
      <w:r w:rsidRPr="004560CB">
        <w:t xml:space="preserve">General overview </w:t>
      </w:r>
      <w:r w:rsidR="006C4AF2" w:rsidRPr="004560CB">
        <w:t>of</w:t>
      </w:r>
      <w:r w:rsidRPr="004560CB">
        <w:t xml:space="preserve"> the field of visualisation</w:t>
      </w:r>
    </w:p>
    <w:p w14:paraId="38673C2D" w14:textId="3841FE48" w:rsidR="009F6352" w:rsidRPr="004560CB" w:rsidRDefault="009F6352" w:rsidP="007101E7">
      <w:pPr>
        <w:pStyle w:val="ListParagraph"/>
        <w:numPr>
          <w:ilvl w:val="0"/>
          <w:numId w:val="27"/>
        </w:numPr>
      </w:pPr>
      <w:r w:rsidRPr="004560CB">
        <w:t xml:space="preserve">How it has changed over time and how it is still </w:t>
      </w:r>
      <w:proofErr w:type="gramStart"/>
      <w:r w:rsidRPr="004560CB">
        <w:t>changing</w:t>
      </w:r>
      <w:proofErr w:type="gramEnd"/>
    </w:p>
    <w:p w14:paraId="06D1A389" w14:textId="2AFFEA66" w:rsidR="007101E7" w:rsidRPr="004560CB" w:rsidRDefault="007101E7" w:rsidP="007101E7">
      <w:pPr>
        <w:pStyle w:val="ListParagraph"/>
        <w:numPr>
          <w:ilvl w:val="0"/>
          <w:numId w:val="27"/>
        </w:numPr>
      </w:pPr>
      <w:r w:rsidRPr="004560CB">
        <w:t xml:space="preserve">and the </w:t>
      </w:r>
      <w:r w:rsidR="002A37DA" w:rsidRPr="004560CB">
        <w:t>and h</w:t>
      </w:r>
      <w:r w:rsidRPr="004560CB">
        <w:t>ow it relates to Interaction Design</w:t>
      </w:r>
    </w:p>
    <w:p w14:paraId="058CF50B" w14:textId="53A582DE" w:rsidR="00340B90" w:rsidRPr="004560CB" w:rsidRDefault="00340B90" w:rsidP="007101E7">
      <w:pPr>
        <w:pStyle w:val="ListParagraph"/>
        <w:numPr>
          <w:ilvl w:val="0"/>
          <w:numId w:val="27"/>
        </w:numPr>
      </w:pPr>
      <w:r w:rsidRPr="004560CB">
        <w:t>Shneiderman maybe?</w:t>
      </w:r>
    </w:p>
    <w:p w14:paraId="7D556D2A" w14:textId="7CA14C56" w:rsidR="007410CC" w:rsidRPr="004560CB" w:rsidRDefault="007410CC" w:rsidP="007101E7">
      <w:pPr>
        <w:pStyle w:val="ListParagraph"/>
        <w:numPr>
          <w:ilvl w:val="0"/>
          <w:numId w:val="27"/>
        </w:numPr>
      </w:pPr>
      <w:r w:rsidRPr="004560CB">
        <w:fldChar w:fldCharType="begin"/>
      </w:r>
      <w:r w:rsidRPr="004560CB">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Pr="004560CB">
        <w:fldChar w:fldCharType="separate"/>
      </w:r>
      <w:r w:rsidRPr="004560CB">
        <w:rPr>
          <w:noProof/>
        </w:rPr>
        <w:t>(Lima, 2023)</w:t>
      </w:r>
      <w:r w:rsidRPr="004560CB">
        <w:fldChar w:fldCharType="end"/>
      </w:r>
      <w:r w:rsidRPr="004560CB">
        <w:t xml:space="preserve"> </w:t>
      </w:r>
      <w:r w:rsidRPr="004560CB">
        <w:sym w:font="Wingdings" w:char="F0E0"/>
      </w:r>
      <w:r w:rsidRPr="004560CB">
        <w:t xml:space="preserve"> Visual Complexity website</w:t>
      </w:r>
    </w:p>
    <w:p w14:paraId="40AB4795" w14:textId="5962648E" w:rsidR="00503521" w:rsidRPr="004560CB" w:rsidRDefault="00503521" w:rsidP="00CD6BC9">
      <w:pPr>
        <w:ind w:left="360"/>
      </w:pPr>
      <w:r w:rsidRPr="004560CB">
        <w:t>There are several different commercial mapping solutions available for a multitude of purposes. For data analytics and statistics</w:t>
      </w:r>
      <w:r w:rsidR="00555B6D" w:rsidRPr="004560CB">
        <w:t>,</w:t>
      </w:r>
      <w:r w:rsidRPr="004560CB">
        <w:t xml:space="preserve"> there are Microsoft BI, Tableau, Google Sheets, and Excel </w:t>
      </w:r>
      <w:r w:rsidRPr="004560CB">
        <w:fldChar w:fldCharType="begin"/>
      </w:r>
      <w:r w:rsidR="00D2477B" w:rsidRPr="004560CB">
        <w:instrText xml:space="preserve"> ADDIN ZOTERO_ITEM CSL_CITATION {"citationID":"YSErmQiH","properties":{"formattedCitation":"(Google, 2023b; Microsoft, 2023a, 2023b; Tableau, 2023)","plainCitation":"(Google, 2023b; Microsoft, 2023a, 2023b; Tableau, 2023)","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label":"page"},{"id":705,"uris":["http://zotero.org/users/11020722/items/IGC6VV9V"],"itemData":{"id":705,"type":"webpage","container-title":"Datavisualisering","title":"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Pr="004560CB">
        <w:fldChar w:fldCharType="separate"/>
      </w:r>
      <w:r w:rsidR="00D2477B" w:rsidRPr="004560CB">
        <w:rPr>
          <w:noProof/>
        </w:rPr>
        <w:t>(Google, 2023b; Microsoft, 2023a, 2023b; Tableau, 2023)</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ith</w:t>
      </w:r>
    </w:p>
    <w:p w14:paraId="3223D779" w14:textId="3781038A" w:rsidR="00815AAE" w:rsidRDefault="00135F57" w:rsidP="00815AAE">
      <w:pPr>
        <w:pStyle w:val="Heading3"/>
      </w:pPr>
      <w:r>
        <w:t>Software Development Governance</w:t>
      </w:r>
    </w:p>
    <w:p w14:paraId="6A9E1757" w14:textId="3951DC73"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741F6D">
        <w:t xml:space="preserve">And what determines who is accountable for </w:t>
      </w:r>
      <w:r w:rsidR="009305CC">
        <w:t xml:space="preserve">the </w:t>
      </w:r>
      <w:r w:rsidR="00741F6D">
        <w:t>software?</w:t>
      </w:r>
    </w:p>
    <w:p w14:paraId="00678CDF" w14:textId="356CDCF6" w:rsidR="00537398" w:rsidRDefault="00C4102B" w:rsidP="00537398">
      <w:r>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13F3EB9D" w14:textId="56372896" w:rsidR="00741F6D" w:rsidRPr="00E055C0" w:rsidRDefault="00741F6D" w:rsidP="00E055C0">
      <w:pPr>
        <w:pStyle w:val="ListParagraph"/>
        <w:numPr>
          <w:ilvl w:val="0"/>
          <w:numId w:val="44"/>
        </w:numPr>
        <w:rPr>
          <w:i/>
          <w:iCs/>
        </w:rPr>
      </w:pPr>
      <w:r w:rsidRPr="00E055C0">
        <w:rPr>
          <w:i/>
          <w:iCs/>
        </w:rPr>
        <w:t>“</w:t>
      </w:r>
      <w:r w:rsidR="00E055C0" w:rsidRPr="00E055C0">
        <w:rPr>
          <w:i/>
          <w:iCs/>
        </w:rPr>
        <w:t>Establishing chains of responsibility, authority and communication to empower people within a software development organization (static or structural component of governance)</w:t>
      </w:r>
      <w:r w:rsidRPr="00E055C0">
        <w:rPr>
          <w:i/>
          <w:iCs/>
        </w:rPr>
        <w:t>”</w:t>
      </w:r>
      <w:r w:rsidR="00093C9E">
        <w:rPr>
          <w:i/>
          <w:iCs/>
        </w:rPr>
        <w:t xml:space="preserve"> </w:t>
      </w:r>
      <w:r w:rsidR="00093C9E" w:rsidRPr="00093C9E">
        <w:fldChar w:fldCharType="begin"/>
      </w:r>
      <w:r w:rsidR="00093C9E" w:rsidRPr="00093C9E">
        <w:instrText xml:space="preserve"> ADDIN ZOTERO_ITEM CSL_CITATION {"citationID":"7xBPCMC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7B7D3285" w14:textId="1CADE501" w:rsidR="00E055C0" w:rsidRDefault="00E055C0" w:rsidP="00E055C0">
      <w:pPr>
        <w:pStyle w:val="ListParagraph"/>
        <w:numPr>
          <w:ilvl w:val="0"/>
          <w:numId w:val="44"/>
        </w:numPr>
      </w:pPr>
      <w:r>
        <w:rPr>
          <w:i/>
          <w:iCs/>
        </w:rPr>
        <w:t>“</w:t>
      </w:r>
      <w:r w:rsidR="0065465C" w:rsidRPr="0065465C">
        <w:rPr>
          <w:i/>
          <w:iCs/>
        </w:rPr>
        <w:t xml:space="preserve">Establishing measurement and control mechanisms to enable software developers, project managers and others within a software </w:t>
      </w:r>
      <w:r w:rsidR="0065465C" w:rsidRPr="0065465C">
        <w:rPr>
          <w:i/>
          <w:iCs/>
        </w:rPr>
        <w:lastRenderedPageBreak/>
        <w:t>development organization to carry out their roles and responsibilities (dynamic or measurement component of governance)</w:t>
      </w:r>
      <w:r>
        <w:rPr>
          <w:i/>
          <w:iCs/>
        </w:rPr>
        <w:t>”</w:t>
      </w:r>
      <w:r w:rsidR="00093C9E" w:rsidRPr="00093C9E">
        <w:t xml:space="preserve"> </w:t>
      </w:r>
      <w:r w:rsidR="00093C9E" w:rsidRPr="00093C9E">
        <w:fldChar w:fldCharType="begin"/>
      </w:r>
      <w:r w:rsidR="00093C9E" w:rsidRPr="00093C9E">
        <w:instrText xml:space="preserve"> ADDIN ZOTERO_ITEM CSL_CITATION {"citationID":"7xBPCMC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54D0E790" w14:textId="78522B4D" w:rsidR="00741F6D" w:rsidRDefault="002A5A7B" w:rsidP="00741F6D">
      <w:r>
        <w:t>Understanding governance and how it affects a solution roadmap is, according to Chulani et al.</w:t>
      </w:r>
      <w:r w:rsidRPr="002A5A7B">
        <w:t xml:space="preserve"> </w:t>
      </w:r>
      <w:r>
        <w:fldChar w:fldCharType="begin"/>
      </w:r>
      <w:r>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8D09D9">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4EA6E3C1"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FD502C">
        <w:t xml:space="preserve">which will be shown later in the </w:t>
      </w:r>
      <w:r w:rsidR="00FD502C">
        <w:fldChar w:fldCharType="begin"/>
      </w:r>
      <w:r w:rsidR="00FD502C">
        <w:instrText xml:space="preserve"> REF _Ref134714947 \h </w:instrText>
      </w:r>
      <w:r w:rsidR="00FD502C">
        <w:fldChar w:fldCharType="separate"/>
      </w:r>
      <w:r w:rsidR="00FD502C"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FD502C"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6" w:name="_Toc134697483"/>
      <w:r w:rsidRPr="004560CB">
        <w:t>Background</w:t>
      </w:r>
      <w:bookmarkEnd w:id="6"/>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94797D" w:rsidR="00F21436" w:rsidRPr="004560CB" w:rsidRDefault="00F21436" w:rsidP="00F21436">
      <w:r w:rsidRPr="004560CB">
        <w:t xml:space="preserve">Firstly, several attempts have been made to map </w:t>
      </w:r>
      <w:r w:rsidR="00FC1A87" w:rsidRPr="004560CB">
        <w:t>the digital landscape. However</w:t>
      </w:r>
      <w:r w:rsidRPr="004560CB">
        <w:t>, most mapping solutions have been limited to one viewpoint</w:t>
      </w:r>
      <w:r w:rsidR="00FC1A87" w:rsidRPr="004560CB">
        <w:t>,</w:t>
      </w:r>
      <w:r w:rsidRPr="004560CB">
        <w:t xml:space="preserve"> such as technical, process or IT solutions</w:t>
      </w:r>
      <w:r w:rsidR="00FC1A87" w:rsidRPr="004560CB">
        <w:t>,</w:t>
      </w:r>
      <w:r w:rsidRPr="004560CB">
        <w:t xml:space="preserve"> limiting their usefulness when applying them elsewhere.</w:t>
      </w:r>
    </w:p>
    <w:p w14:paraId="785E0639" w14:textId="6F34117F" w:rsidR="00F21436" w:rsidRPr="004560CB" w:rsidRDefault="00F21436" w:rsidP="00F21436">
      <w:r w:rsidRPr="004560CB">
        <w:lastRenderedPageBreak/>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7" w:name="_Toc134697484"/>
      <w:r w:rsidRPr="004560CB">
        <w:t>Delimitations</w:t>
      </w:r>
      <w:bookmarkEnd w:id="7"/>
    </w:p>
    <w:p w14:paraId="04D56CF2" w14:textId="466C2BB1" w:rsidR="00F831C0" w:rsidRPr="004560CB" w:rsidRDefault="002D1A4B" w:rsidP="00F831C0">
      <w:r w:rsidRPr="004560CB">
        <w:t>This project has several stakeholders with differing stakes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7C15243E"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6E434441" w14:textId="582D68E9" w:rsidR="00D80233" w:rsidRPr="004560CB" w:rsidRDefault="00B2127E" w:rsidP="00A62EDA">
      <w:r w:rsidRPr="004560CB">
        <w:t xml:space="preserve">Lastly, since this is an academic report as a part of a bachelor's thesis, </w:t>
      </w:r>
      <w:r w:rsidR="00B05F31" w:rsidRPr="004560CB">
        <w:t>its</w:t>
      </w:r>
      <w:r w:rsidRPr="004560CB">
        <w:t xml:space="preserve"> </w:t>
      </w:r>
      <w:r w:rsidR="00610FD3" w:rsidRPr="004560CB">
        <w:t>primary</w:t>
      </w:r>
      <w:r w:rsidRPr="004560CB">
        <w:t xml:space="preserve"> purpose is to </w:t>
      </w:r>
      <w:r w:rsidR="0013614A" w:rsidRPr="004560CB">
        <w:t xml:space="preserve">present a novel contribution to Interaction Design. Therefore, </w:t>
      </w:r>
      <w:r w:rsidR="00610FD3" w:rsidRPr="004560CB">
        <w:t>the problem statement and final design may be</w:t>
      </w:r>
      <w:r w:rsidR="0013614A" w:rsidRPr="004560CB">
        <w:t xml:space="preserve"> privy to change during the design process.</w:t>
      </w:r>
    </w:p>
    <w:p w14:paraId="27B7CDFB" w14:textId="17D9C74E" w:rsidR="001145F4" w:rsidRPr="004560CB" w:rsidRDefault="001145F4" w:rsidP="001145F4">
      <w:pPr>
        <w:pStyle w:val="Heading2"/>
        <w:rPr>
          <w:lang w:val="en-GB"/>
        </w:rPr>
      </w:pPr>
      <w:bookmarkStart w:id="8" w:name="_Toc134697485"/>
      <w:r w:rsidRPr="004560CB">
        <w:rPr>
          <w:lang w:val="en-GB"/>
        </w:rPr>
        <w:t>Related works</w:t>
      </w:r>
      <w:bookmarkEnd w:id="8"/>
    </w:p>
    <w:p w14:paraId="1A848FE4" w14:textId="026F4138" w:rsidR="000249FB" w:rsidRPr="004560CB" w:rsidRDefault="000249FB" w:rsidP="000249FB">
      <w:pPr>
        <w:pStyle w:val="Heading3"/>
      </w:pPr>
      <w:bookmarkStart w:id="9" w:name="_Toc134697486"/>
      <w:r w:rsidRPr="004560CB">
        <w:t>Connected Papers</w:t>
      </w:r>
      <w:bookmarkEnd w:id="9"/>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w:t>
      </w:r>
      <w:r w:rsidR="0033321B" w:rsidRPr="004560CB">
        <w:rPr>
          <w:iCs/>
        </w:rPr>
        <w:lastRenderedPageBreak/>
        <w:t xml:space="preserve">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2181C625" w:rsidR="00E2041F" w:rsidRPr="004560CB" w:rsidRDefault="00E2041F" w:rsidP="00E2041F">
      <w:pPr>
        <w:pStyle w:val="Caption"/>
        <w:jc w:val="center"/>
        <w:rPr>
          <w:iCs w:val="0"/>
        </w:rPr>
      </w:pPr>
      <w:bookmarkStart w:id="10" w:name="_Ref134443104"/>
      <w:r w:rsidRPr="004560CB">
        <w:t xml:space="preserve">Figure </w:t>
      </w:r>
      <w:r w:rsidRPr="004560CB">
        <w:fldChar w:fldCharType="begin"/>
      </w:r>
      <w:r w:rsidRPr="004560CB">
        <w:instrText xml:space="preserve"> SEQ Figure \* ARABIC </w:instrText>
      </w:r>
      <w:r w:rsidRPr="004560CB">
        <w:fldChar w:fldCharType="separate"/>
      </w:r>
      <w:r w:rsidR="007B2F3F">
        <w:rPr>
          <w:noProof/>
        </w:rPr>
        <w:t>1</w:t>
      </w:r>
      <w:r w:rsidRPr="004560CB">
        <w:fldChar w:fldCharType="end"/>
      </w:r>
      <w:bookmarkEnd w:id="10"/>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52CD8C07"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1D398B" w:rsidRPr="004560CB">
        <w:t xml:space="preserve">Figure </w:t>
      </w:r>
      <w:r w:rsidR="001D398B">
        <w:rPr>
          <w:noProof/>
        </w:rPr>
        <w:t>1</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22BA6126"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5325C2E3"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716AE70" w14:textId="4C34374E" w:rsidR="00351153" w:rsidRPr="004560CB" w:rsidRDefault="00185B27" w:rsidP="00351153">
      <w:pPr>
        <w:rPr>
          <w:iCs/>
        </w:rPr>
      </w:pPr>
      <w:commentRangeStart w:id="11"/>
      <w:r w:rsidRPr="004560CB">
        <w:rPr>
          <w:iCs/>
        </w:rPr>
        <w:t xml:space="preserve">The design language of Connected Papers embodies </w:t>
      </w:r>
      <w:r w:rsidR="00180102" w:rsidRPr="004560CB">
        <w:rPr>
          <w:iCs/>
        </w:rPr>
        <w:t xml:space="preserve">the </w:t>
      </w:r>
      <w:r w:rsidR="00AC73C2" w:rsidRPr="004560CB">
        <w:rPr>
          <w:iCs/>
        </w:rPr>
        <w:t>principles of visualisation design proposed by</w:t>
      </w:r>
      <w:r w:rsidR="00DC2E91" w:rsidRPr="004560CB">
        <w:rPr>
          <w:iCs/>
        </w:rPr>
        <w:t xml:space="preserve"> Ben</w:t>
      </w:r>
      <w:r w:rsidR="00AC73C2" w:rsidRPr="004560CB">
        <w:rPr>
          <w:iCs/>
        </w:rPr>
        <w:t xml:space="preserve"> </w:t>
      </w:r>
      <w:r w:rsidR="00DC2E91" w:rsidRPr="004560CB">
        <w:rPr>
          <w:iCs/>
        </w:rPr>
        <w:t>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AC73C2" w:rsidRPr="004560CB">
        <w:rPr>
          <w:iCs/>
        </w:rPr>
        <w:t xml:space="preserve"> through</w:t>
      </w:r>
      <w:r w:rsidR="00B60ED2" w:rsidRPr="004560CB">
        <w:rPr>
          <w:iCs/>
        </w:rPr>
        <w:t xml:space="preserve"> what is commonly referred to as “Schneiderman’s Mantra”</w:t>
      </w:r>
      <w:r w:rsidR="00051A7E" w:rsidRPr="004560CB">
        <w:rPr>
          <w:iCs/>
        </w:rPr>
        <w:t>,</w:t>
      </w:r>
      <w:r w:rsidR="00B60ED2" w:rsidRPr="004560CB">
        <w:rPr>
          <w:iCs/>
        </w:rPr>
        <w:t xml:space="preserve"> namely:</w:t>
      </w:r>
      <w:commentRangeEnd w:id="11"/>
      <w:r w:rsidR="002E7327" w:rsidRPr="004560CB">
        <w:rPr>
          <w:rStyle w:val="CommentReference"/>
        </w:rPr>
        <w:commentReference w:id="11"/>
      </w:r>
    </w:p>
    <w:p w14:paraId="6FE36684" w14:textId="4DD022B8" w:rsidR="00634EE9" w:rsidRPr="004560CB" w:rsidRDefault="00B60ED2" w:rsidP="00D44EB5">
      <w:pPr>
        <w:pStyle w:val="Quote"/>
      </w:pPr>
      <w:r w:rsidRPr="004560CB">
        <w:t xml:space="preserve">“Overview first, zoom and filter, then details-on-demand” </w:t>
      </w:r>
      <w:r w:rsidR="00A23FC4" w:rsidRPr="004560CB">
        <w:fldChar w:fldCharType="begin"/>
      </w:r>
      <w:r w:rsidR="00A23FC4" w:rsidRPr="004560CB">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rsidRPr="004560CB">
        <w:fldChar w:fldCharType="separate"/>
      </w:r>
      <w:r w:rsidR="00A23FC4" w:rsidRPr="004560CB">
        <w:rPr>
          <w:noProof/>
        </w:rPr>
        <w:t>(Shneiderman, 1996, p. 2)</w:t>
      </w:r>
      <w:r w:rsidR="00A23FC4" w:rsidRPr="004560CB">
        <w:fldChar w:fldCharType="end"/>
      </w:r>
    </w:p>
    <w:p w14:paraId="1EC2DC9E" w14:textId="4DBB3E7E" w:rsidR="002253C0" w:rsidRPr="004560CB" w:rsidRDefault="00F870EC" w:rsidP="002253C0">
      <w:r w:rsidRPr="004560CB">
        <w:t xml:space="preserve">By “funnelling” the information in visualisations after </w:t>
      </w:r>
      <w:r w:rsidR="00624485" w:rsidRPr="004560CB">
        <w:t>Shneiderman’s</w:t>
      </w:r>
      <w:r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s access to </w:t>
      </w:r>
      <w:r w:rsidR="00AB4CC8" w:rsidRPr="004560CB">
        <w:lastRenderedPageBreak/>
        <w:t xml:space="preserve">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BB1640" w:rsidRPr="004560CB">
        <w:rPr>
          <w:i/>
          <w:iCs/>
        </w:rPr>
        <w:t>details on demand</w:t>
      </w:r>
      <w:r w:rsidR="00C41CA8" w:rsidRPr="004560CB">
        <w:t xml:space="preserve"> if they wish</w:t>
      </w:r>
      <w:r w:rsidR="00D65D5C" w:rsidRPr="004560CB">
        <w:t>.</w:t>
      </w:r>
    </w:p>
    <w:p w14:paraId="51F18A05" w14:textId="107F758A" w:rsidR="00182795" w:rsidRPr="004560CB" w:rsidRDefault="006A537C" w:rsidP="00182795">
      <w:pPr>
        <w:pStyle w:val="Heading3"/>
      </w:pPr>
      <w:bookmarkStart w:id="12" w:name="_Toc134697487"/>
      <w:r w:rsidRPr="004560CB">
        <w:t>Sense.us</w:t>
      </w:r>
      <w:bookmarkEnd w:id="12"/>
    </w:p>
    <w:p w14:paraId="3A48D355" w14:textId="06005C86" w:rsidR="00182795" w:rsidRPr="004560CB" w:rsidRDefault="00182795" w:rsidP="00182795">
      <w:r w:rsidRPr="004560CB">
        <w:fldChar w:fldCharType="begin"/>
      </w:r>
      <w:r w:rsidRPr="004560CB">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presents a design that implements aspects of asynchronous collaboration in a data visualisation program, </w:t>
      </w:r>
      <w:r w:rsidRPr="004560CB">
        <w:rPr>
          <w:i/>
          <w:iCs/>
        </w:rPr>
        <w:t>sense.us (</w:t>
      </w:r>
      <w:r w:rsidRPr="004560CB">
        <w:rPr>
          <w:i/>
          <w:iCs/>
        </w:rPr>
        <w:fldChar w:fldCharType="begin"/>
      </w:r>
      <w:r w:rsidRPr="004560CB">
        <w:rPr>
          <w:i/>
          <w:iCs/>
        </w:rPr>
        <w:instrText xml:space="preserve"> REF _Ref134198853 \h </w:instrText>
      </w:r>
      <w:r w:rsidRPr="004560CB">
        <w:rPr>
          <w:i/>
          <w:iCs/>
        </w:rPr>
      </w:r>
      <w:r w:rsidRPr="004560CB">
        <w:rPr>
          <w:i/>
          <w:iCs/>
        </w:rPr>
        <w:fldChar w:fldCharType="separate"/>
      </w:r>
      <w:r w:rsidR="001D398B" w:rsidRPr="004560CB">
        <w:t xml:space="preserve">Figure </w:t>
      </w:r>
      <w:r w:rsidR="001D398B">
        <w:rPr>
          <w:noProof/>
        </w:rPr>
        <w:t>2</w:t>
      </w:r>
      <w:r w:rsidRPr="004560CB">
        <w:rPr>
          <w:i/>
          <w:iCs/>
        </w:rPr>
        <w:fldChar w:fldCharType="end"/>
      </w:r>
      <w:r w:rsidRPr="004560CB">
        <w:rPr>
          <w:i/>
          <w:iCs/>
        </w:rPr>
        <w:t>)</w:t>
      </w:r>
      <w:r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6713E59B"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7B2F3F">
        <w:rPr>
          <w:noProof/>
        </w:rPr>
        <w:t>2</w:t>
      </w:r>
      <w:r w:rsidRPr="004560CB">
        <w:fldChar w:fldCharType="end"/>
      </w:r>
      <w:bookmarkEnd w:id="13"/>
      <w:r w:rsidRPr="004560CB">
        <w:t xml:space="preserve">. sense.us </w:t>
      </w:r>
      <w:r w:rsidR="00862E74" w:rsidRPr="004560CB">
        <w:t>application</w:t>
      </w:r>
      <w:r w:rsidRPr="004560CB">
        <w:t xml:space="preserve"> by </w:t>
      </w:r>
      <w:r w:rsidRPr="004560CB">
        <w:fldChar w:fldCharType="begin"/>
      </w:r>
      <w:r w:rsidR="00976BBC" w:rsidRPr="004560CB">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rsidRPr="004560CB">
        <w:fldChar w:fldCharType="separate"/>
      </w:r>
      <w:r w:rsidR="00976BBC" w:rsidRPr="004560CB">
        <w:rPr>
          <w:noProof/>
        </w:rPr>
        <w:t>(Heer et al., 2007, p. 3)</w:t>
      </w:r>
      <w:r w:rsidRPr="004560CB">
        <w:fldChar w:fldCharType="end"/>
      </w:r>
    </w:p>
    <w:p w14:paraId="69DF25F4" w14:textId="77777777" w:rsidR="00182795" w:rsidRPr="004560CB" w:rsidRDefault="00182795" w:rsidP="00182795">
      <w:r w:rsidRPr="004560CB">
        <w:t xml:space="preserve">To promote the social aspects of collaboration  </w:t>
      </w:r>
      <w:r w:rsidRPr="004560CB">
        <w:fldChar w:fldCharType="begin"/>
      </w:r>
      <w:r w:rsidRPr="004560CB">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mplemented functions within the data visualisation software that allows users to comment, annotate, share insights, and discuss. From user tests, </w:t>
      </w:r>
      <w:r w:rsidRPr="004560CB">
        <w:fldChar w:fldCharType="begin"/>
      </w:r>
      <w:r w:rsidRPr="004560CB">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77777777" w:rsidR="00182795" w:rsidRPr="004560CB" w:rsidRDefault="00182795" w:rsidP="00182795">
      <w:r w:rsidRPr="004560CB">
        <w:fldChar w:fldCharType="begin"/>
      </w:r>
      <w:r w:rsidRPr="004560CB">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dentifies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lastRenderedPageBreak/>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p>
    <w:p w14:paraId="57EC55CF" w14:textId="77777777" w:rsidR="00312179" w:rsidRPr="004560CB" w:rsidRDefault="00312179" w:rsidP="00312179">
      <w:pPr>
        <w:pStyle w:val="Heading3"/>
      </w:pPr>
      <w:bookmarkStart w:id="14" w:name="_Toc134697488"/>
      <w:r w:rsidRPr="004560CB">
        <w:t>Google Maps</w:t>
      </w:r>
      <w:bookmarkEnd w:id="14"/>
    </w:p>
    <w:p w14:paraId="50DBF715" w14:textId="0B23CE4D" w:rsidR="00DC245B" w:rsidRPr="004560CB" w:rsidRDefault="00AA5FC9" w:rsidP="00582826">
      <w:r w:rsidRPr="004560CB">
        <w:t xml:space="preserve">Google Maps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 one of the most commonly used map applications.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3C05BBC6"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in-depth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1D398B" w:rsidRPr="004560CB">
        <w:t xml:space="preserve">Figure </w:t>
      </w:r>
      <w:r w:rsidR="001D398B">
        <w:rPr>
          <w:noProof/>
        </w:rPr>
        <w:t>3</w:t>
      </w:r>
      <w:r w:rsidR="00B24045" w:rsidRPr="004560CB">
        <w:fldChar w:fldCharType="end"/>
      </w:r>
      <w:r w:rsidR="00B24045" w:rsidRPr="004560CB">
        <w:t>, buttons at the top)</w:t>
      </w:r>
      <w:r w:rsidR="002901A5" w:rsidRPr="004560CB">
        <w:t>.</w:t>
      </w:r>
    </w:p>
    <w:p w14:paraId="4C0B541F" w14:textId="6D64B2AE"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Users can update and add new data to Google Maps, which is then analysed and approved through various processing systems.</w:t>
      </w:r>
      <w:r w:rsidR="00FA6134" w:rsidRPr="004560CB">
        <w:t xml:space="preserve"> This, </w:t>
      </w:r>
      <w:r w:rsidR="009641C4" w:rsidRPr="004560CB">
        <w:t>like</w:t>
      </w:r>
      <w:r w:rsidR="00FA6134" w:rsidRPr="004560CB">
        <w:t xml:space="preserve"> Connected Papers, allows Googl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4175279C" w:rsidR="00312179" w:rsidRPr="004560CB" w:rsidRDefault="00312179" w:rsidP="009F6FF7">
      <w:pPr>
        <w:pStyle w:val="Caption"/>
        <w:jc w:val="center"/>
      </w:pPr>
      <w:bookmarkStart w:id="15" w:name="_Ref134455870"/>
      <w:r w:rsidRPr="004560CB">
        <w:t xml:space="preserve">Figure </w:t>
      </w:r>
      <w:r w:rsidRPr="004560CB">
        <w:fldChar w:fldCharType="begin"/>
      </w:r>
      <w:r w:rsidRPr="004560CB">
        <w:instrText xml:space="preserve"> SEQ Figure \* ARABIC </w:instrText>
      </w:r>
      <w:r w:rsidRPr="004560CB">
        <w:fldChar w:fldCharType="separate"/>
      </w:r>
      <w:r w:rsidR="007B2F3F">
        <w:rPr>
          <w:noProof/>
        </w:rPr>
        <w:t>3</w:t>
      </w:r>
      <w:r w:rsidRPr="004560CB">
        <w:fldChar w:fldCharType="end"/>
      </w:r>
      <w:bookmarkEnd w:id="15"/>
      <w:r w:rsidRPr="004560CB">
        <w:t>. Google Maps.</w:t>
      </w:r>
    </w:p>
    <w:p w14:paraId="7AED7D26" w14:textId="79571179" w:rsidR="007C639B" w:rsidRPr="004560CB" w:rsidRDefault="007C639B" w:rsidP="007C639B">
      <w:pPr>
        <w:pStyle w:val="Heading3"/>
      </w:pPr>
      <w:bookmarkStart w:id="16" w:name="_Ref134646236"/>
      <w:bookmarkStart w:id="17" w:name="_Ref134646239"/>
      <w:bookmarkStart w:id="18" w:name="_Toc134697489"/>
      <w:r w:rsidRPr="004560CB">
        <w:t>Summary</w:t>
      </w:r>
      <w:bookmarkEnd w:id="16"/>
      <w:bookmarkEnd w:id="17"/>
      <w:bookmarkEnd w:id="18"/>
    </w:p>
    <w:p w14:paraId="4F135DE9" w14:textId="44244719" w:rsidR="00573086" w:rsidRPr="004560CB" w:rsidRDefault="00C91CEB" w:rsidP="00C91CEB">
      <w:r w:rsidRPr="004560CB">
        <w:t xml:space="preserve">What </w:t>
      </w:r>
      <w:r w:rsidR="00E838AD" w:rsidRPr="004560CB">
        <w:t>do</w:t>
      </w:r>
      <w:r w:rsidRPr="004560CB">
        <w:t xml:space="preserve"> Connected Papers, S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77777777" w:rsidR="00C205FA" w:rsidRPr="004560CB" w:rsidRDefault="00C91CEB" w:rsidP="00E300DB">
      <w:pPr>
        <w:pStyle w:val="ListParagraph"/>
        <w:numPr>
          <w:ilvl w:val="0"/>
          <w:numId w:val="40"/>
        </w:numPr>
      </w:pPr>
      <w:r w:rsidRPr="004560CB">
        <w:t>The tool</w:t>
      </w:r>
      <w:r w:rsidR="00872D5E" w:rsidRPr="004560CB">
        <w:t xml:space="preserve"> then</w:t>
      </w:r>
      <w:r w:rsidRPr="004560CB">
        <w:t xml:space="preserve"> provides a base set of categories that </w:t>
      </w:r>
      <w:r w:rsidR="001A1817" w:rsidRPr="004560CB">
        <w:t>each</w:t>
      </w:r>
      <w:r w:rsidRPr="004560CB">
        <w:t xml:space="preserve"> data point can represen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19" w:name="_Toc134697490"/>
      <w:r w:rsidRPr="004560CB">
        <w:rPr>
          <w:lang w:val="en-GB"/>
        </w:rPr>
        <w:lastRenderedPageBreak/>
        <w:t>Theory</w:t>
      </w:r>
      <w:bookmarkEnd w:id="19"/>
    </w:p>
    <w:p w14:paraId="661060A0" w14:textId="77777777" w:rsidR="000414F0" w:rsidRPr="004560CB" w:rsidRDefault="000414F0" w:rsidP="000414F0">
      <w:pPr>
        <w:pStyle w:val="Heading2"/>
        <w:rPr>
          <w:lang w:val="en-GB"/>
        </w:rPr>
      </w:pPr>
      <w:bookmarkStart w:id="20" w:name="_Toc134697491"/>
      <w:r w:rsidRPr="004560CB">
        <w:rPr>
          <w:lang w:val="en-GB"/>
        </w:rPr>
        <w:t>The current state of Visualisation Design</w:t>
      </w:r>
      <w:bookmarkEnd w:id="20"/>
    </w:p>
    <w:p w14:paraId="1D57D802" w14:textId="77777777" w:rsidR="000414F0" w:rsidRPr="004560CB" w:rsidRDefault="000414F0" w:rsidP="000414F0">
      <w:r w:rsidRPr="004560CB">
        <w:t xml:space="preserve">The report by </w:t>
      </w:r>
      <w:r w:rsidRPr="004560CB">
        <w:fldChar w:fldCharType="begin"/>
      </w:r>
      <w:r w:rsidRPr="004560CB">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ims to provide an overview from many different expert perspectives on the current goals and challenges in VIS. Each researcher was tasked to base their predictions and thoughts 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46E56563" w14:textId="77777777" w:rsidR="000414F0" w:rsidRPr="004560CB" w:rsidRDefault="000414F0" w:rsidP="000414F0">
      <w:r w:rsidRPr="004560CB">
        <w:t>A point shared by many of the researchers and the creators of the report for the future of Data Visualisations is the focus on their interactivity and accessibility.</w:t>
      </w:r>
    </w:p>
    <w:p w14:paraId="696F7316" w14:textId="77777777" w:rsidR="000414F0" w:rsidRPr="004560CB" w:rsidRDefault="000414F0" w:rsidP="000414F0">
      <w:r w:rsidRPr="004560CB">
        <w:t>Data analysis often leads to results that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Gennady </w:t>
      </w:r>
      <w:r w:rsidRPr="004560CB">
        <w:fldChar w:fldCharType="begin"/>
      </w:r>
      <w:r w:rsidRPr="004560CB">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rgue that the tools currently available have been science and research focused and are built in such a way that they are advanced at the cost of usability. From the perspective of Gennady &amp; Andrienko, using visualisations should be continuously implemented throughout entire project processes, not only at the end, as is usually standard. Having a continuous dialogue with a visualisation system could effectively streamline current processes.</w:t>
      </w:r>
    </w:p>
    <w:p w14:paraId="739EF0F3" w14:textId="77777777" w:rsidR="000414F0" w:rsidRPr="004560CB" w:rsidRDefault="000414F0" w:rsidP="000414F0">
      <w:r w:rsidRPr="004560CB">
        <w:t xml:space="preserve">When designing visualisations in existing software, an issue arises when sufficiently complex data is used. Namely, the flexibility of use gets progressively harder, and insights gained rely heavily upon user interpretation. Kraska </w:t>
      </w:r>
      <w:r w:rsidRPr="004560CB">
        <w:fldChar w:fldCharType="begin"/>
      </w:r>
      <w:r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identifies a design opportunity to design tools that do not restrict the user's approach to asking questions and allow for flexible changes in visualisation. The flexibility of such a system should then be quick in response regardless of the data size used. Like Andrienko &amp; Gennady, Kraska urges that these systems' designs be accessible so that non-data scientists can interact with the visualisation interface. To make these data interfaces more accessible, designers can approach the interface's design from novel perspectives. These perspectives could be changes in the modality of interaction, as previously mentioned by Dimara &amp; Perin </w:t>
      </w:r>
      <w:r w:rsidRPr="004560CB">
        <w:fldChar w:fldCharType="begin"/>
      </w:r>
      <w:r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as well as the design of the interface itself. Kraska urges a change in design thinking from the current focus on technical solutions done in the backend to the user-centric ideologies of HCI and IxD:</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77777777"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urges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7777777" w:rsidR="000414F0" w:rsidRPr="004560CB" w:rsidRDefault="000414F0" w:rsidP="000414F0">
      <w:r w:rsidRPr="004560CB">
        <w:t>For the future of VIS, Oulasvirta sees value in building foundational research into the psychological aspects of human understanding rather than technological advancements. An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77777777" w:rsidR="000414F0" w:rsidRPr="004560CB" w:rsidRDefault="000414F0" w:rsidP="000414F0">
      <w:pPr>
        <w:rPr>
          <w:rFonts w:ascii="Times New Roman" w:hAnsi="Times New Roman"/>
        </w:rPr>
      </w:pPr>
      <w:r w:rsidRPr="004560CB">
        <w:t xml:space="preserve">Fekete </w:t>
      </w:r>
      <w:r w:rsidRPr="004560CB">
        <w:fldChar w:fldCharType="begin"/>
      </w:r>
      <w:r w:rsidRPr="004560CB">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Pr="004560CB">
        <w:t>. A similar method to how UX designers approach user flows on the internet. Large computational tasks are sectioned and divided into manageable chunks where the user can follow the process and deviate at any point instead of analysing in one step.</w:t>
      </w:r>
    </w:p>
    <w:p w14:paraId="558458E9" w14:textId="77777777"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person and the interface. Fisher further urges designers to create design systems that allow continuous interactions and are scoped in on specific visualisation tasks. By designing for specific use cases, designers will better understand users' wishes, use patterns, how they wish to interact, and the fidelity of the tools. Through this user-centric design ideology,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1" w:name="_Toc134697492"/>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1"/>
    </w:p>
    <w:p w14:paraId="5E2C55A1" w14:textId="4EFE41E0" w:rsidR="007F131B" w:rsidRPr="004560CB" w:rsidRDefault="007F131B" w:rsidP="007F131B">
      <w:pPr>
        <w:rPr>
          <w:rFonts w:ascii="Times" w:hAnsi="Times" w:cs="Times"/>
          <w:sz w:val="24"/>
          <w:szCs w:val="24"/>
        </w:rPr>
      </w:pPr>
      <w:r w:rsidRPr="004560CB">
        <w:t>In the article “</w:t>
      </w:r>
      <w:r w:rsidRPr="004560CB">
        <w:rPr>
          <w:i/>
          <w:iCs/>
        </w:rPr>
        <w:t>What is Interaction for Data Visualization?</w:t>
      </w:r>
      <w:r w:rsidRPr="004560CB">
        <w:t>”</w:t>
      </w:r>
      <w:r w:rsidR="00454019" w:rsidRPr="004560CB">
        <w:t xml:space="preserve"> </w:t>
      </w:r>
      <w:r w:rsidRPr="004560CB">
        <w:fldChar w:fldCharType="begin"/>
      </w:r>
      <w:r w:rsidRPr="004560CB">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4560CB">
        <w:fldChar w:fldCharType="separate"/>
      </w:r>
      <w:r w:rsidRPr="004560CB">
        <w:t>(Dimara &amp; Perin, 2020)</w:t>
      </w:r>
      <w:r w:rsidRPr="004560CB">
        <w:fldChar w:fldCharType="end"/>
      </w:r>
      <w:r w:rsidRPr="004560CB">
        <w:t xml:space="preserve"> look at the definition of the term </w:t>
      </w:r>
      <w:r w:rsidRPr="004560CB">
        <w:rPr>
          <w:i/>
          <w:iCs/>
        </w:rPr>
        <w:t>interaction</w:t>
      </w:r>
      <w:r w:rsidRPr="004560CB">
        <w:t xml:space="preserve"> both from the perspective of the field of Data </w:t>
      </w:r>
      <w:r w:rsidR="000E6008" w:rsidRPr="004560CB">
        <w:t>V</w:t>
      </w:r>
      <w:r w:rsidRPr="004560CB">
        <w:t xml:space="preserve">isualisation (VIS) and from Human-Computer Interaction (HCI).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3D5F0FE7" w14:textId="44FA9F6A" w:rsidR="00850677" w:rsidRPr="004560CB" w:rsidRDefault="007F131B" w:rsidP="007F131B">
      <w:r w:rsidRPr="004560CB">
        <w:t>From the perspective of VIS, they define three concept approaches for interaction:</w:t>
      </w:r>
    </w:p>
    <w:p w14:paraId="155AAB11" w14:textId="3F714B94" w:rsidR="00850677" w:rsidRPr="004560CB" w:rsidRDefault="007F131B" w:rsidP="0086728A">
      <w:pPr>
        <w:pStyle w:val="ListParagraph"/>
        <w:numPr>
          <w:ilvl w:val="0"/>
          <w:numId w:val="32"/>
        </w:numPr>
      </w:pPr>
      <w:r w:rsidRPr="004560CB">
        <w:rPr>
          <w:i/>
          <w:iCs/>
        </w:rPr>
        <w:t>System-centric</w:t>
      </w:r>
      <w:r w:rsidRPr="004560CB">
        <w:t xml:space="preserve"> approaches disregard the specifics of the user, such as specific roles and </w:t>
      </w:r>
      <w:r w:rsidR="00A83C43" w:rsidRPr="004560CB">
        <w:t>how</w:t>
      </w:r>
      <w:r w:rsidRPr="004560CB">
        <w:t xml:space="preserve"> they interact with the artefact. </w:t>
      </w:r>
      <w:r w:rsidR="00C22356" w:rsidRPr="004560CB">
        <w:t>Instead, this</w:t>
      </w:r>
      <w:r w:rsidRPr="004560CB">
        <w:t xml:space="preserve"> approach is technology centred and is concerned with program-specific operations.</w:t>
      </w:r>
    </w:p>
    <w:p w14:paraId="7CE090AF" w14:textId="2156AEBD" w:rsidR="00850677" w:rsidRPr="004560CB" w:rsidRDefault="007F131B" w:rsidP="0086728A">
      <w:pPr>
        <w:pStyle w:val="ListParagraph"/>
        <w:numPr>
          <w:ilvl w:val="0"/>
          <w:numId w:val="32"/>
        </w:numPr>
      </w:pPr>
      <w:r w:rsidRPr="004560CB">
        <w:rPr>
          <w:i/>
          <w:iCs/>
        </w:rPr>
        <w:t>Task-centric</w:t>
      </w:r>
      <w:r w:rsidRPr="004560CB">
        <w:t xml:space="preserve"> approaches involve the user to a lesser degree, focusing more on low-level tasks within the artefact (such as re-arranging, filtering, inputting data etc.).</w:t>
      </w:r>
    </w:p>
    <w:p w14:paraId="6157E975" w14:textId="786D3F42" w:rsidR="00E01AD5" w:rsidRPr="004560CB" w:rsidRDefault="007F131B" w:rsidP="009C39A9">
      <w:pPr>
        <w:pStyle w:val="ListParagraph"/>
        <w:numPr>
          <w:ilvl w:val="0"/>
          <w:numId w:val="32"/>
        </w:numPr>
      </w:pPr>
      <w:r w:rsidRPr="004560CB">
        <w:t xml:space="preserve">Lastly, the </w:t>
      </w:r>
      <w:r w:rsidRPr="004560CB">
        <w:rPr>
          <w:i/>
          <w:iCs/>
        </w:rPr>
        <w:t>human-centric</w:t>
      </w:r>
      <w:r w:rsidRPr="004560CB">
        <w:t xml:space="preserve"> approach</w:t>
      </w:r>
      <w:r w:rsidR="00C50EA3" w:rsidRPr="004560CB">
        <w:t xml:space="preserve"> is</w:t>
      </w:r>
      <w:r w:rsidRPr="004560CB">
        <w:t xml:space="preserve"> concerned with </w:t>
      </w:r>
      <w:r w:rsidRPr="004560CB">
        <w:rPr>
          <w:i/>
          <w:iCs/>
        </w:rPr>
        <w:t>user intent</w:t>
      </w:r>
      <w:r w:rsidRPr="004560CB">
        <w:t xml:space="preserve"> and high-level interactions.</w:t>
      </w:r>
      <w:r w:rsidR="00900D10" w:rsidRPr="004560CB">
        <w:t xml:space="preserve"> </w:t>
      </w:r>
      <w:r w:rsidR="00C22356" w:rsidRPr="004560CB">
        <w:t xml:space="preserve">For example, </w:t>
      </w:r>
      <w:r w:rsidR="004E6AF7" w:rsidRPr="004560CB">
        <w:t>Dimara &amp; Perin</w:t>
      </w:r>
      <w:r w:rsidR="00EF2CDC" w:rsidRPr="004560CB">
        <w:t xml:space="preserve"> </w:t>
      </w:r>
      <w:r w:rsidR="00EF2CDC" w:rsidRPr="004560CB">
        <w:fldChar w:fldCharType="begin"/>
      </w:r>
      <w:r w:rsidR="00EF2CDC" w:rsidRPr="004560CB">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rsidRPr="004560CB">
        <w:fldChar w:fldCharType="separate"/>
      </w:r>
      <w:r w:rsidR="00EF2CDC" w:rsidRPr="004560CB">
        <w:rPr>
          <w:noProof/>
        </w:rPr>
        <w:t>(2020)</w:t>
      </w:r>
      <w:r w:rsidR="00EF2CDC" w:rsidRPr="004560CB">
        <w:fldChar w:fldCharType="end"/>
      </w:r>
      <w:r w:rsidR="004E6AF7" w:rsidRPr="004560CB">
        <w:t xml:space="preserve"> defines intent </w:t>
      </w:r>
      <w:r w:rsidR="00900D10" w:rsidRPr="004560CB">
        <w:t>a</w:t>
      </w:r>
      <w:r w:rsidR="004E6AF7" w:rsidRPr="004560CB">
        <w:t>s a</w:t>
      </w:r>
      <w:r w:rsidR="00900D10" w:rsidRPr="004560CB">
        <w:t xml:space="preserve"> “high-level cognitive activity” that transcend</w:t>
      </w:r>
      <w:r w:rsidR="004E6AF7" w:rsidRPr="004560CB">
        <w:t>s</w:t>
      </w:r>
      <w:r w:rsidR="00900D10" w:rsidRPr="004560CB">
        <w:t xml:space="preserve"> the scope of interactions within a given software, such as note-taking and mental images of previous interact</w:t>
      </w:r>
      <w:r w:rsidR="00380E19" w:rsidRPr="004560CB">
        <w:t>ions</w:t>
      </w:r>
      <w:r w:rsidR="00900D10" w:rsidRPr="004560CB">
        <w:t>.</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20300C2"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Pr="004560CB">
        <w:t>”</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s</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namely: Dialogue, Transmission, Control, Tool Use, Optimal Behaviour, Embodiment, and Experience.</w:t>
      </w:r>
    </w:p>
    <w:p w14:paraId="31A94FD4" w14:textId="2C4711BC" w:rsidR="00102BB2" w:rsidRPr="004560CB" w:rsidRDefault="001751F4" w:rsidP="007F131B">
      <w:r w:rsidRPr="004560CB">
        <w:t>Dimara &amp; Perin (2020) identifie</w:t>
      </w:r>
      <w:r w:rsidR="008A7FE4" w:rsidRPr="004560CB">
        <w:t>s</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lastRenderedPageBreak/>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5B381656"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ies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flexibility in VIS designs </w:t>
      </w:r>
      <w:r w:rsidR="00BF0461" w:rsidRPr="004560CB">
        <w:t>encompasses</w:t>
      </w:r>
      <w:r w:rsidRPr="004560CB">
        <w:t xml:space="preserve"> a larger scope and involves several aspects and parts of the interactive flow.</w:t>
      </w:r>
    </w:p>
    <w:p w14:paraId="57814DFA" w14:textId="2E6F3937"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s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FE682ED"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roofErr w:type="gramStart"/>
      <w:r w:rsidR="00EA43ED">
        <w:t>9</w:t>
      </w:r>
      <w:proofErr w:type="gramEnd"/>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4560CB">
        <w:rPr>
          <w:rFonts w:ascii="Times" w:hAnsi="Times" w:cs="Times"/>
          <w:b/>
          <w:b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BDD8762" w:rsidR="007F131B" w:rsidRPr="004560CB" w:rsidRDefault="007F131B" w:rsidP="007F131B">
      <w:pPr>
        <w:pStyle w:val="ListParagraph"/>
        <w:numPr>
          <w:ilvl w:val="0"/>
          <w:numId w:val="34"/>
        </w:numPr>
      </w:pPr>
      <w:r w:rsidRPr="004560CB">
        <w:rPr>
          <w:b/>
          <w:b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users.</w:t>
      </w:r>
    </w:p>
    <w:p w14:paraId="22CED633" w14:textId="629EC0FB" w:rsidR="007F131B" w:rsidRPr="004560CB" w:rsidRDefault="007F131B" w:rsidP="007F131B">
      <w:pPr>
        <w:pStyle w:val="ListParagraph"/>
        <w:numPr>
          <w:ilvl w:val="0"/>
          <w:numId w:val="34"/>
        </w:numPr>
      </w:pPr>
      <w:r w:rsidRPr="004560CB">
        <w:rPr>
          <w:b/>
          <w:bCs/>
        </w:rPr>
        <w:t>Data 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4560CB">
        <w:rPr>
          <w:b/>
          <w:bCs/>
        </w:rPr>
        <w:t>A</w:t>
      </w:r>
      <w:r w:rsidR="007F131B" w:rsidRPr="004560CB">
        <w:rPr>
          <w:b/>
          <w:b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4560CB">
        <w:rPr>
          <w:b/>
          <w:bCs/>
        </w:rPr>
        <w:t>Action-r</w:t>
      </w:r>
      <w:r w:rsidR="007F131B" w:rsidRPr="004560CB">
        <w:rPr>
          <w:b/>
          <w:b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4560CB">
        <w:rPr>
          <w:b/>
        </w:rPr>
        <w:lastRenderedPageBreak/>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4560CB">
        <w:rPr>
          <w:b/>
          <w:b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he 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2" w:name="_Toc134697493"/>
      <w:r w:rsidRPr="004560CB">
        <w:rPr>
          <w:lang w:val="en-GB"/>
        </w:rPr>
        <w:t>Designing user</w:t>
      </w:r>
      <w:r w:rsidR="006A03D9" w:rsidRPr="004560CB">
        <w:rPr>
          <w:lang w:val="en-GB"/>
        </w:rPr>
        <w:t>-</w:t>
      </w:r>
      <w:r w:rsidRPr="004560CB">
        <w:rPr>
          <w:lang w:val="en-GB"/>
        </w:rPr>
        <w:t>centric visualisations</w:t>
      </w:r>
      <w:bookmarkEnd w:id="22"/>
    </w:p>
    <w:p w14:paraId="01B3C555" w14:textId="5B69BD4B" w:rsidR="00A63CB7" w:rsidRPr="004560CB" w:rsidRDefault="00625ED2" w:rsidP="000C206D">
      <w:r w:rsidRPr="004560CB">
        <w:t xml:space="preserve">(Huron et al., 2014)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686A880C"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ies</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1D398B" w:rsidRPr="004560CB">
        <w:t xml:space="preserve">Figure </w:t>
      </w:r>
      <w:r w:rsidR="001D398B">
        <w:rPr>
          <w:noProof/>
        </w:rPr>
        <w:t>4</w:t>
      </w:r>
      <w:r w:rsidR="009348E9" w:rsidRPr="004560CB">
        <w:fldChar w:fldCharType="end"/>
      </w:r>
      <w:r w:rsidR="009348E9" w:rsidRPr="004560CB">
        <w:t>)</w:t>
      </w:r>
      <w:r w:rsidR="000C206D" w:rsidRPr="004560CB">
        <w:t>:</w:t>
      </w:r>
    </w:p>
    <w:p w14:paraId="56603A68" w14:textId="3A8C3985" w:rsidR="000C206D" w:rsidRPr="004560CB" w:rsidRDefault="000C206D" w:rsidP="001D32BF">
      <w:pPr>
        <w:pStyle w:val="ListParagraph"/>
        <w:numPr>
          <w:ilvl w:val="0"/>
          <w:numId w:val="36"/>
        </w:numPr>
      </w:pPr>
      <w:r w:rsidRPr="004560CB">
        <w:rPr>
          <w:b/>
          <w:bCs/>
        </w:rPr>
        <w:t>Keeping it simple</w:t>
      </w:r>
      <w:r w:rsidRPr="004560CB">
        <w:t xml:space="preserve">. </w:t>
      </w:r>
      <w:r w:rsidR="004B39DF" w:rsidRPr="004560CB">
        <w:t>Simple</w:t>
      </w:r>
      <w:r w:rsidRPr="004560CB">
        <w:t xml:space="preserve"> designs a</w:t>
      </w:r>
      <w:r w:rsidR="0035189F" w:rsidRPr="004560CB">
        <w:t>re</w:t>
      </w:r>
      <w:r w:rsidRPr="004560CB">
        <w:t xml:space="preserve"> something that users know intuitively and have known their entire lives. </w:t>
      </w:r>
      <w:r w:rsidR="00496ED1" w:rsidRPr="004560CB">
        <w:t xml:space="preserve">A </w:t>
      </w:r>
      <w:r w:rsidRPr="004560CB">
        <w:t xml:space="preserve">key to designing for simplicity is </w:t>
      </w:r>
      <w:r w:rsidR="001261AE" w:rsidRPr="004560CB">
        <w:t>identifying and leveraging</w:t>
      </w:r>
      <w:r w:rsidRPr="004560CB">
        <w:t xml:space="preserve"> 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5DDE2883" w:rsidR="000C206D" w:rsidRPr="004560CB" w:rsidRDefault="000C206D" w:rsidP="001C6608">
      <w:pPr>
        <w:pStyle w:val="ListParagraph"/>
        <w:numPr>
          <w:ilvl w:val="0"/>
          <w:numId w:val="36"/>
        </w:numPr>
      </w:pPr>
      <w:r w:rsidRPr="004560CB">
        <w:rPr>
          <w:b/>
          <w:bCs/>
        </w:rPr>
        <w:t>Incorporating dynamics</w:t>
      </w:r>
      <w:r w:rsidRPr="004560CB">
        <w:t>. Huron et al.</w:t>
      </w:r>
      <w:r w:rsidR="00946516" w:rsidRPr="004560CB">
        <w:t xml:space="preserve"> </w:t>
      </w:r>
      <w:r w:rsidR="00946516" w:rsidRPr="004560CB">
        <w:fldChar w:fldCharType="begin"/>
      </w:r>
      <w:r w:rsidR="00946516" w:rsidRPr="004560CB">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rsidRPr="004560CB">
        <w:fldChar w:fldCharType="separate"/>
      </w:r>
      <w:r w:rsidR="00946516" w:rsidRPr="004560CB">
        <w:rPr>
          <w:noProof/>
        </w:rPr>
        <w:t>(2014)</w:t>
      </w:r>
      <w:r w:rsidR="00946516" w:rsidRPr="004560CB">
        <w:fldChar w:fldCharType="end"/>
      </w:r>
      <w:r w:rsidRPr="004560CB">
        <w:t xml:space="preserve"> </w:t>
      </w:r>
      <w:r w:rsidR="006364D9" w:rsidRPr="004560CB">
        <w:t>explains</w:t>
      </w:r>
      <w:r w:rsidRPr="004560CB">
        <w:t xml:space="preserve"> that the </w:t>
      </w:r>
      <w:r w:rsidR="00B80347" w:rsidRPr="004560CB">
        <w:t>most significant</w:t>
      </w:r>
      <w:r w:rsidRPr="004560CB">
        <w:t xml:space="preserve"> challenge is to design an interface in such a way that allows for simplicity and </w:t>
      </w:r>
      <w:r w:rsidR="00946516" w:rsidRPr="004560CB">
        <w:t>expressivity</w:t>
      </w:r>
      <w:r w:rsidRPr="004560CB">
        <w:t xml:space="preserve"> while still updating and adapting as the source of data changes. Currently, the most common way of designing dynamic visualisations is through coding, </w:t>
      </w:r>
      <w:r w:rsidR="00CB33DB" w:rsidRPr="004560CB">
        <w:t>a non-common practice requiring</w:t>
      </w:r>
      <w:r w:rsidRPr="004560CB">
        <w:t xml:space="preserve"> in-depth knowledge to use practically.</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3704C2FE" w:rsidR="000B67D9" w:rsidRPr="004560CB" w:rsidRDefault="003B5BFA" w:rsidP="00263302">
      <w:pPr>
        <w:pStyle w:val="Caption"/>
        <w:jc w:val="center"/>
      </w:pPr>
      <w:bookmarkStart w:id="23" w:name="_Ref134200405"/>
      <w:r w:rsidRPr="004560CB">
        <w:t xml:space="preserve">Figure </w:t>
      </w:r>
      <w:r w:rsidRPr="004560CB">
        <w:fldChar w:fldCharType="begin"/>
      </w:r>
      <w:r w:rsidRPr="004560CB">
        <w:instrText xml:space="preserve"> SEQ Figure \* ARABIC </w:instrText>
      </w:r>
      <w:r w:rsidRPr="004560CB">
        <w:fldChar w:fldCharType="separate"/>
      </w:r>
      <w:r w:rsidR="007B2F3F">
        <w:rPr>
          <w:noProof/>
        </w:rPr>
        <w:t>4</w:t>
      </w:r>
      <w:r w:rsidRPr="004560CB">
        <w:fldChar w:fldCharType="end"/>
      </w:r>
      <w:bookmarkEnd w:id="23"/>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p>
    <w:p w14:paraId="60035317" w14:textId="0B98AE37"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xml:space="preserve">“/…/ the act of constructing a visualisation by assembling </w:t>
      </w:r>
      <w:r w:rsidR="002F6710" w:rsidRPr="004560CB">
        <w:rPr>
          <w:i/>
          <w:iCs/>
        </w:rPr>
        <w:lastRenderedPageBreak/>
        <w:t>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1D398B" w:rsidRPr="004560CB">
        <w:t xml:space="preserve">Table </w:t>
      </w:r>
      <w:r w:rsidR="001D398B">
        <w:rPr>
          <w:noProof/>
        </w:rPr>
        <w:t>1</w:t>
      </w:r>
      <w:r w:rsidR="00ED526C" w:rsidRPr="004560CB">
        <w:fldChar w:fldCharType="end"/>
      </w:r>
      <w:r w:rsidR="00ED526C" w:rsidRPr="004560CB">
        <w:t>)</w:t>
      </w:r>
      <w:r w:rsidR="004C17EB" w:rsidRPr="004560CB">
        <w:t>:</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66D98550" w:rsidR="00ED526C" w:rsidRPr="004560CB" w:rsidRDefault="00ED526C" w:rsidP="00ED526C">
      <w:pPr>
        <w:pStyle w:val="Caption"/>
        <w:jc w:val="center"/>
      </w:pPr>
      <w:bookmarkStart w:id="24" w:name="_Ref134279082"/>
      <w:r w:rsidRPr="004560CB">
        <w:t xml:space="preserve">Table </w:t>
      </w:r>
      <w:r w:rsidR="00F64AD4">
        <w:fldChar w:fldCharType="begin"/>
      </w:r>
      <w:r w:rsidR="00F64AD4">
        <w:instrText xml:space="preserve"> SEQ Table \* ARABIC </w:instrText>
      </w:r>
      <w:r w:rsidR="00F64AD4">
        <w:fldChar w:fldCharType="separate"/>
      </w:r>
      <w:r w:rsidR="005C7C22">
        <w:rPr>
          <w:noProof/>
        </w:rPr>
        <w:t>1</w:t>
      </w:r>
      <w:r w:rsidR="00F64AD4">
        <w:fldChar w:fldCharType="end"/>
      </w:r>
      <w:bookmarkEnd w:id="24"/>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p>
    <w:p w14:paraId="5716F975" w14:textId="7DAE0B7C" w:rsidR="00BA7690" w:rsidRPr="004560CB" w:rsidRDefault="00E93514" w:rsidP="00BB6E71">
      <w:pPr>
        <w:pStyle w:val="Heading2"/>
        <w:rPr>
          <w:lang w:val="en-GB"/>
        </w:rPr>
      </w:pPr>
      <w:bookmarkStart w:id="25" w:name="_Toc134697494"/>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25"/>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025BA2E1"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Pr="004560CB">
        <w:t>.</w:t>
      </w:r>
    </w:p>
    <w:p w14:paraId="519C941C" w14:textId="7DC452E1"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721537" w:rsidRPr="004560CB">
        <w:t>.</w:t>
      </w:r>
    </w:p>
    <w:p w14:paraId="7ED9CD49" w14:textId="5EC9BDB6" w:rsidR="00490801" w:rsidRPr="004560CB" w:rsidRDefault="00F204BA" w:rsidP="003D7258">
      <w:pPr>
        <w:pStyle w:val="ListParagraph"/>
        <w:numPr>
          <w:ilvl w:val="0"/>
          <w:numId w:val="37"/>
        </w:numPr>
      </w:pPr>
      <w:r w:rsidRPr="004560CB">
        <w:lastRenderedPageBreak/>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p>
    <w:p w14:paraId="12E9FFE0" w14:textId="39C4FFDB" w:rsidR="00640FB5" w:rsidRPr="004560CB" w:rsidRDefault="00640FB5" w:rsidP="00640FB5">
      <w:pPr>
        <w:pStyle w:val="Heading3"/>
      </w:pPr>
      <w:bookmarkStart w:id="26" w:name="_Toc134697495"/>
      <w:r w:rsidRPr="004560CB">
        <w:t>Research question</w:t>
      </w:r>
      <w:bookmarkEnd w:id="26"/>
    </w:p>
    <w:p w14:paraId="1BD0E6B1" w14:textId="3B04916A" w:rsidR="002B4033" w:rsidRPr="004560CB" w:rsidRDefault="00127AA2" w:rsidP="00F23438">
      <w:r w:rsidRPr="004560CB">
        <w:t xml:space="preserve">The implications of these learned aspects </w:t>
      </w:r>
      <w:r w:rsidR="00212418" w:rsidRPr="004560CB">
        <w:t>inform</w:t>
      </w:r>
      <w:r w:rsidRPr="004560CB">
        <w:t xml:space="preserve"> the design process and design prototype</w:t>
      </w:r>
      <w:r w:rsidR="003B1899" w:rsidRPr="004560CB">
        <w:t xml:space="preserve"> and will b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specified further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27" w:name="_Toc134697496"/>
      <w:bookmarkStart w:id="28" w:name="_Ref134714947"/>
      <w:r w:rsidRPr="004560CB">
        <w:rPr>
          <w:lang w:val="en-GB"/>
        </w:rPr>
        <w:t>Design process and methods</w:t>
      </w:r>
      <w:bookmarkEnd w:id="27"/>
      <w:bookmarkEnd w:id="28"/>
    </w:p>
    <w:p w14:paraId="729248A6" w14:textId="4D824022" w:rsidR="00BA7690" w:rsidRPr="004560CB" w:rsidRDefault="007E082F" w:rsidP="00BA7690">
      <w:pPr>
        <w:pStyle w:val="Heading2"/>
        <w:rPr>
          <w:lang w:val="en-GB"/>
        </w:rPr>
      </w:pPr>
      <w:bookmarkStart w:id="29" w:name="_Toc134697497"/>
      <w:r w:rsidRPr="004560CB">
        <w:rPr>
          <w:lang w:val="en-GB"/>
        </w:rPr>
        <w:t>P</w:t>
      </w:r>
      <w:r w:rsidR="00BA7690" w:rsidRPr="004560CB">
        <w:rPr>
          <w:lang w:val="en-GB"/>
        </w:rPr>
        <w:t>lanning</w:t>
      </w:r>
      <w:bookmarkEnd w:id="29"/>
    </w:p>
    <w:p w14:paraId="6E89C110" w14:textId="333FFA76"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final prototype iterations.</w:t>
      </w:r>
    </w:p>
    <w:p w14:paraId="368F983E" w14:textId="042BC6B2" w:rsidR="001C795F" w:rsidRPr="004560CB" w:rsidRDefault="001C795F" w:rsidP="00E96017">
      <w:pPr>
        <w:pStyle w:val="Heading3"/>
      </w:pPr>
      <w:bookmarkStart w:id="30" w:name="_Toc134697498"/>
      <w:r w:rsidRPr="004560CB">
        <w:t xml:space="preserve">User </w:t>
      </w:r>
      <w:r w:rsidR="00A677DF" w:rsidRPr="004560CB">
        <w:t>Centred</w:t>
      </w:r>
      <w:r w:rsidRPr="004560CB">
        <w:t xml:space="preserve"> Design</w:t>
      </w:r>
      <w:bookmarkEnd w:id="30"/>
    </w:p>
    <w:p w14:paraId="4681C9EE" w14:textId="10D2B7AF"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4D510257"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w:t>
      </w:r>
      <w:r w:rsidR="00946AA9" w:rsidRPr="004560CB">
        <w:lastRenderedPageBreak/>
        <w:t>increased considerably as the adoption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3CA5C6A1" w:rsidR="007D6CD3" w:rsidRPr="004560CB" w:rsidRDefault="005275BF" w:rsidP="00544CA6">
      <w:r w:rsidRPr="004560CB">
        <w:t>Since there are only a few user</w:t>
      </w:r>
      <w:r w:rsidR="004C214C" w:rsidRPr="004560CB">
        <w:t>s</w:t>
      </w:r>
      <w:r w:rsidR="00A4548A" w:rsidRPr="004560CB">
        <w:t xml:space="preserve">, I have </w:t>
      </w:r>
      <w:r w:rsidR="002D16BF" w:rsidRPr="004560CB">
        <w:t>approached</w:t>
      </w:r>
      <w:r w:rsidR="00A4548A" w:rsidRPr="004560CB">
        <w:t xml:space="preserve"> the project from </w:t>
      </w:r>
      <w:r w:rsidR="002D16BF" w:rsidRPr="004560CB">
        <w:t>a</w:t>
      </w:r>
      <w:r w:rsidR="00A4548A" w:rsidRPr="004560CB">
        <w:t xml:space="preserve"> </w:t>
      </w:r>
      <w:r w:rsidR="002D16BF" w:rsidRPr="004560CB">
        <w:rPr>
          <w:i/>
          <w:iCs/>
        </w:rPr>
        <w:t>qualitative research</w:t>
      </w:r>
      <w:r w:rsidR="002D16BF" w:rsidRPr="004560CB">
        <w:t xml:space="preserve"> perspective</w:t>
      </w:r>
      <w:r w:rsidR="00A4548A" w:rsidRPr="004560CB">
        <w:t>. By focusing on a smaller set of users</w:t>
      </w:r>
      <w:r w:rsidR="002D16BF" w:rsidRPr="004560CB">
        <w:t>,</w:t>
      </w:r>
      <w:r w:rsidR="00A4548A" w:rsidRPr="004560CB">
        <w:t xml:space="preserve"> I aim to</w:t>
      </w:r>
      <w:r w:rsidR="004C214C" w:rsidRPr="004560CB">
        <w:t xml:space="preserve"> </w:t>
      </w:r>
      <w:r w:rsidR="00A4548A" w:rsidRPr="004560CB">
        <w:t>understand the users’ individual needs, through which I can design a concept that would provide real value to each user</w:t>
      </w:r>
      <w:r w:rsidR="00F52A12" w:rsidRPr="004560CB">
        <w:t>.</w:t>
      </w:r>
    </w:p>
    <w:p w14:paraId="0264962E" w14:textId="743F62FF" w:rsidR="00C93806" w:rsidRPr="004560CB" w:rsidRDefault="00733053" w:rsidP="00544CA6">
      <w:r w:rsidRPr="004560CB">
        <w:t>Q</w:t>
      </w:r>
      <w:r w:rsidR="00090916" w:rsidRPr="004560CB">
        <w:t>ualitative research addresses users on a deeper level</w:t>
      </w:r>
      <w:r w:rsidR="001B4A6A" w:rsidRPr="004560CB">
        <w:t>. Therefore,</w:t>
      </w:r>
      <w:r w:rsidR="00090916" w:rsidRPr="004560CB">
        <w:t xml:space="preserve"> it is possible to have a more nuanced discussion about the ethics of design and the roles of the 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4560CB">
        <w:rPr>
          <w:noProof/>
        </w:rPr>
        <w:t>(Brinkmann et al., 2014)</w:t>
      </w:r>
      <w:r w:rsidRPr="004560CB">
        <w:fldChar w:fldCharType="end"/>
      </w:r>
      <w:r w:rsidR="00090916" w:rsidRPr="004560CB">
        <w:t xml:space="preserve">. </w:t>
      </w:r>
      <w:r w:rsidR="00090916" w:rsidRPr="004560CB">
        <w:fldChar w:fldCharType="begin"/>
      </w:r>
      <w:r w:rsidR="00090916" w:rsidRPr="004560CB">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rsidRPr="004560CB">
        <w:fldChar w:fldCharType="separate"/>
      </w:r>
      <w:r w:rsidR="00090916" w:rsidRPr="004560CB">
        <w:rPr>
          <w:noProof/>
        </w:rPr>
        <w:t>(Fossey et al., 2002)</w:t>
      </w:r>
      <w:r w:rsidR="00090916" w:rsidRPr="004560CB">
        <w:fldChar w:fldCharType="end"/>
      </w:r>
      <w:r w:rsidR="00090916" w:rsidRPr="004560CB">
        <w:t xml:space="preserve"> </w:t>
      </w:r>
      <w:r w:rsidR="002526F3" w:rsidRPr="004560CB">
        <w:t>explain further</w:t>
      </w:r>
      <w:r w:rsidR="00090916" w:rsidRPr="004560CB">
        <w:t xml:space="preserve"> </w:t>
      </w:r>
      <w:r w:rsidR="006154FC" w:rsidRPr="004560CB">
        <w:t xml:space="preserve">that </w:t>
      </w:r>
      <w:r w:rsidR="00090916" w:rsidRPr="004560CB">
        <w:t xml:space="preserve">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662C1703" w:rsidR="0019162F" w:rsidRPr="004560CB" w:rsidRDefault="00C712DC" w:rsidP="006154FC">
      <w:r w:rsidRPr="004560CB">
        <w:t xml:space="preserve">A qualitative research method employed in this project is one with a rich ethnographic history, namely the interview. </w:t>
      </w:r>
      <w:r w:rsidR="00AB3258" w:rsidRPr="004560CB">
        <w:t>The core function of an interview is to (1) build a personal repour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6ECA7B32" w:rsidR="00B12E27" w:rsidRPr="004560CB" w:rsidRDefault="00B12E27" w:rsidP="006154FC">
      <w:r w:rsidRPr="004560CB">
        <w:fldChar w:fldCharType="begin"/>
      </w:r>
      <w:r w:rsidRPr="004560CB">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Pr="004560CB">
        <w:fldChar w:fldCharType="separate"/>
      </w:r>
      <w:r w:rsidRPr="004560CB">
        <w:rPr>
          <w:noProof/>
        </w:rPr>
        <w:t>(Knox &amp; Burkard, 2009, p. 2)</w:t>
      </w:r>
      <w:r w:rsidRPr="004560CB">
        <w:fldChar w:fldCharType="end"/>
      </w:r>
      <w:r w:rsidRPr="004560CB">
        <w:t xml:space="preserve"> defines the semi-structured interview as follows: </w:t>
      </w:r>
    </w:p>
    <w:p w14:paraId="585EB631" w14:textId="1124129D"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4560CB" w:rsidRDefault="00CF16F5" w:rsidP="00CF16F5">
      <w:r w:rsidRPr="004560CB">
        <w:fldChar w:fldCharType="begin"/>
      </w:r>
      <w:r w:rsidRPr="004560CB">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Pr="004560CB">
        <w:fldChar w:fldCharType="separate"/>
      </w:r>
      <w:r w:rsidRPr="004560CB">
        <w:rPr>
          <w:noProof/>
        </w:rPr>
        <w:t>(Wood, 1997)</w:t>
      </w:r>
      <w:r w:rsidRPr="004560CB">
        <w:fldChar w:fldCharType="end"/>
      </w:r>
      <w:r w:rsidRPr="004560CB">
        <w:t xml:space="preserve"> further </w:t>
      </w:r>
      <w:r w:rsidR="00B647AF" w:rsidRPr="004560CB">
        <w:t xml:space="preserve">contextualises Knox &amp; Burkard’s </w:t>
      </w:r>
      <w:r w:rsidR="00B647AF" w:rsidRPr="004560CB">
        <w:fldChar w:fldCharType="begin"/>
      </w:r>
      <w:r w:rsidR="00B647AF"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rsidRPr="004560CB">
        <w:fldChar w:fldCharType="separate"/>
      </w:r>
      <w:r w:rsidR="00B647AF" w:rsidRPr="004560CB">
        <w:rPr>
          <w:noProof/>
        </w:rPr>
        <w:t>(2009)</w:t>
      </w:r>
      <w:r w:rsidR="00B647AF" w:rsidRPr="004560CB">
        <w:fldChar w:fldCharType="end"/>
      </w:r>
      <w:r w:rsidR="00AA24E7" w:rsidRPr="004560CB">
        <w:t xml:space="preserve"> definition</w:t>
      </w:r>
      <w:r w:rsidR="00B647AF" w:rsidRPr="004560CB">
        <w:t xml:space="preserve"> through the lens of a user-centred software development process.</w:t>
      </w:r>
      <w:r w:rsidR="00C11649" w:rsidRPr="004560CB">
        <w:t xml:space="preserve"> 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 </w:t>
      </w:r>
      <w:r w:rsidR="00C11649" w:rsidRPr="004560CB">
        <w:rPr>
          <w:i/>
          <w:iCs/>
        </w:rPr>
        <w:t>Grand Tour</w:t>
      </w:r>
      <w:r w:rsidR="00C11649"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00C11649" w:rsidRPr="004560CB">
        <w:t xml:space="preserve">. </w:t>
      </w:r>
      <w:r w:rsidR="00C11649" w:rsidRPr="004560CB">
        <w:rPr>
          <w:i/>
          <w:iCs/>
        </w:rPr>
        <w:t>Case Focused</w:t>
      </w:r>
      <w:r w:rsidR="00C11649" w:rsidRPr="004560CB">
        <w:t xml:space="preserve"> </w:t>
      </w:r>
      <w:r w:rsidR="00C60971" w:rsidRPr="004560CB">
        <w:t xml:space="preserve">questioning </w:t>
      </w:r>
      <w:r w:rsidR="006F699E" w:rsidRPr="004560CB">
        <w:t xml:space="preserve">focuses on specific interactions or flows in the user's workflow to elicit a deeper understanding of workflows and terminologies unknown to the researcher. Lastly, </w:t>
      </w:r>
      <w:r w:rsidR="006F699E" w:rsidRPr="004560CB">
        <w:rPr>
          <w:i/>
          <w:iCs/>
        </w:rPr>
        <w:t>Native Language</w:t>
      </w:r>
      <w:r w:rsidR="006F699E" w:rsidRPr="004560CB">
        <w:t xml:space="preserve"> questioning requires </w:t>
      </w:r>
      <w:r w:rsidR="001F0380" w:rsidRPr="004560CB">
        <w:t>understanding the user's field of work and focusing</w:t>
      </w:r>
      <w:r w:rsidR="006F699E" w:rsidRPr="004560CB">
        <w:t xml:space="preserve"> on domain-specific questions to elicit specialised answers.</w:t>
      </w:r>
    </w:p>
    <w:p w14:paraId="43417309" w14:textId="3C2C9A5B" w:rsidR="001C795F" w:rsidRPr="004560CB" w:rsidRDefault="00BA7690" w:rsidP="001C795F">
      <w:pPr>
        <w:pStyle w:val="Heading3"/>
      </w:pPr>
      <w:bookmarkStart w:id="31" w:name="_Toc134697499"/>
      <w:r w:rsidRPr="004560CB">
        <w:lastRenderedPageBreak/>
        <w:t>Literature research</w:t>
      </w:r>
      <w:bookmarkEnd w:id="31"/>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2" w:name="_Toc134697500"/>
      <w:r w:rsidRPr="004560CB">
        <w:t xml:space="preserve">The </w:t>
      </w:r>
      <w:r w:rsidR="00C17FF8" w:rsidRPr="004560CB">
        <w:t>Double Diamond</w:t>
      </w:r>
      <w:r w:rsidRPr="004560CB">
        <w:t xml:space="preserve"> research method</w:t>
      </w:r>
      <w:bookmarkEnd w:id="32"/>
    </w:p>
    <w:p w14:paraId="4563F6CE" w14:textId="64AE34B0" w:rsidR="003A4AE0" w:rsidRPr="004560CB" w:rsidRDefault="00210DD6" w:rsidP="00210DD6">
      <w:r w:rsidRPr="004560CB">
        <w:t xml:space="preserve">The </w:t>
      </w:r>
      <w:r w:rsidR="00537CE6" w:rsidRPr="004560CB">
        <w:t>double-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75F90945" w:rsidR="00922EAE" w:rsidRPr="004560CB" w:rsidRDefault="00FC4ABA" w:rsidP="00210DD6">
      <w:r w:rsidRPr="004560CB">
        <w:t>Since</w:t>
      </w:r>
      <w:r w:rsidR="00922EAE" w:rsidRPr="004560CB">
        <w:t xml:space="preserve"> its initial conception, the Design Council has iterated upon the core model of the double d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1D398B" w:rsidRPr="004560CB">
        <w:t xml:space="preserve">Figure </w:t>
      </w:r>
      <w:r w:rsidR="001D398B">
        <w:rPr>
          <w:noProof/>
        </w:rPr>
        <w:t>5</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w:t>
      </w:r>
      <w:r w:rsidR="001C4CA1" w:rsidRPr="004560CB">
        <w:lastRenderedPageBreak/>
        <w:t xml:space="preserve">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796066C4" w:rsidR="00667934" w:rsidRPr="004560CB" w:rsidRDefault="00667934" w:rsidP="00915EF4">
      <w:pPr>
        <w:pStyle w:val="Caption"/>
        <w:jc w:val="center"/>
      </w:pPr>
      <w:bookmarkStart w:id="33" w:name="_Ref134088274"/>
      <w:r w:rsidRPr="004560CB">
        <w:t xml:space="preserve">Figure </w:t>
      </w:r>
      <w:r w:rsidRPr="004560CB">
        <w:fldChar w:fldCharType="begin"/>
      </w:r>
      <w:r w:rsidRPr="004560CB">
        <w:instrText xml:space="preserve"> SEQ Figure \* ARABIC </w:instrText>
      </w:r>
      <w:r w:rsidRPr="004560CB">
        <w:fldChar w:fldCharType="separate"/>
      </w:r>
      <w:r w:rsidR="007B2F3F">
        <w:rPr>
          <w:noProof/>
        </w:rPr>
        <w:t>5</w:t>
      </w:r>
      <w:r w:rsidRPr="004560CB">
        <w:fldChar w:fldCharType="end"/>
      </w:r>
      <w:bookmarkEnd w:id="33"/>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4" w:name="_Toc134697501"/>
      <w:r w:rsidRPr="004560CB">
        <w:rPr>
          <w:lang w:val="en-GB"/>
        </w:rPr>
        <w:t>Early design stages</w:t>
      </w:r>
      <w:bookmarkEnd w:id="34"/>
    </w:p>
    <w:p w14:paraId="4ADE2E45" w14:textId="48EC211B" w:rsidR="007E082F" w:rsidRPr="004560CB" w:rsidRDefault="007E082F" w:rsidP="007E082F">
      <w:r w:rsidRPr="004560CB">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4560CB">
        <w:rPr>
          <w:i/>
          <w:iCs/>
        </w:rPr>
        <w:t>FigJam</w:t>
      </w:r>
      <w:r w:rsidRPr="004560CB">
        <w:t>.</w:t>
      </w:r>
    </w:p>
    <w:p w14:paraId="31C36859" w14:textId="34F64199" w:rsidR="009A3C6F" w:rsidRPr="004560CB" w:rsidRDefault="009A3C6F" w:rsidP="009A3C6F">
      <w:pPr>
        <w:rPr>
          <w:rFonts w:ascii="Times New Roman" w:hAnsi="Times New Roman"/>
          <w:lang w:eastAsia="en-GB"/>
        </w:rPr>
      </w:pPr>
      <w:r w:rsidRPr="004560CB">
        <w:rPr>
          <w:lang w:eastAsia="en-GB"/>
        </w:rPr>
        <w:t xml:space="preserve">Before meeting each team member individually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Pr="004560CB">
        <w:rPr>
          <w:lang w:eastAsia="en-GB"/>
        </w:rPr>
        <w:t>was an opportunity to get acquainted with the entire team</w:t>
      </w:r>
      <w:r w:rsidR="00E71FD7" w:rsidRPr="004560CB">
        <w:rPr>
          <w:lang w:eastAsia="en-GB"/>
        </w:rPr>
        <w:t>,</w:t>
      </w:r>
      <w:r w:rsidRPr="004560CB">
        <w:rPr>
          <w:lang w:eastAsia="en-GB"/>
        </w:rPr>
        <w:t xml:space="preserve"> explain who I </w:t>
      </w:r>
      <w:r w:rsidR="00E71FD7" w:rsidRPr="004560CB">
        <w:rPr>
          <w:lang w:eastAsia="en-GB"/>
        </w:rPr>
        <w:t>was</w:t>
      </w:r>
      <w:r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proofErr w:type="gramStart"/>
      <w:r w:rsidR="00551B0C" w:rsidRPr="004560CB">
        <w:rPr>
          <w:lang w:eastAsia="en-GB"/>
        </w:rPr>
        <w:t>purpose</w:t>
      </w:r>
      <w:proofErr w:type="gramEnd"/>
      <w:r w:rsidRPr="004560CB">
        <w:rPr>
          <w:lang w:eastAsia="en-GB"/>
        </w:rPr>
        <w:t xml:space="preserve"> </w:t>
      </w:r>
      <w:r w:rsidR="0089645F" w:rsidRPr="004560CB">
        <w:rPr>
          <w:lang w:eastAsia="en-GB"/>
        </w:rPr>
        <w:t xml:space="preserve">and </w:t>
      </w:r>
      <w:r w:rsidRPr="004560CB">
        <w:rPr>
          <w:lang w:eastAsia="en-GB"/>
        </w:rPr>
        <w:t xml:space="preserve">expectations, and </w:t>
      </w:r>
      <w:r w:rsidRPr="004560CB">
        <w:rPr>
          <w:lang w:eastAsia="en-GB"/>
        </w:rPr>
        <w:lastRenderedPageBreak/>
        <w:t>meet their comments regarding the thesi</w:t>
      </w:r>
      <w:r w:rsidR="008F7AAF" w:rsidRPr="004560CB">
        <w:rPr>
          <w:lang w:eastAsia="en-GB"/>
        </w:rPr>
        <w:t>s</w:t>
      </w:r>
      <w:r w:rsidRPr="004560CB">
        <w:rPr>
          <w:lang w:eastAsia="en-GB"/>
        </w:rPr>
        <w:t>.</w:t>
      </w:r>
      <w:r w:rsidR="005E70C6" w:rsidRPr="004560CB">
        <w:rPr>
          <w:rFonts w:ascii="Times New Roman" w:hAnsi="Times New Roman"/>
          <w:lang w:eastAsia="en-GB"/>
        </w:rPr>
        <w:t xml:space="preserve"> </w:t>
      </w:r>
      <w:r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Pr="004560CB">
        <w:rPr>
          <w:lang w:eastAsia="en-GB"/>
        </w:rPr>
        <w:t xml:space="preserve"> </w:t>
      </w:r>
      <w:r w:rsidR="00073040" w:rsidRPr="004560CB">
        <w:rPr>
          <w:lang w:eastAsia="en-GB"/>
        </w:rPr>
        <w:t>the individual meetings was that</w:t>
      </w:r>
      <w:r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35" w:name="_Toc134697502"/>
      <w:r w:rsidRPr="004560CB">
        <w:rPr>
          <w:lang w:eastAsia="en-GB"/>
        </w:rPr>
        <w:t>Exploratory discussions</w:t>
      </w:r>
      <w:bookmarkEnd w:id="35"/>
    </w:p>
    <w:p w14:paraId="1D90EE93" w14:textId="441B2710" w:rsidR="009A3C6F" w:rsidRPr="004560CB" w:rsidRDefault="009A3C6F" w:rsidP="009A3C6F">
      <w:pPr>
        <w:rPr>
          <w:rFonts w:ascii="Times New Roman" w:hAnsi="Times New Roman"/>
          <w:lang w:eastAsia="en-GB"/>
        </w:rPr>
      </w:pPr>
      <w:r w:rsidRPr="004560CB">
        <w:rPr>
          <w:lang w:eastAsia="en-GB"/>
        </w:rPr>
        <w:t xml:space="preserve">The individual meetings with each team member consisted of one-on-one sessions spanning 45-60 minutes in person or digitally (F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77777777" w:rsidR="009E3E0B" w:rsidRPr="004560C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Pr="004560CB">
        <w:rPr>
          <w:lang w:eastAsia="en-GB"/>
        </w:rPr>
        <w:t>without any predetermined questions or questionnaires. It resembled an open discussion based on an initial prompt given to each interviewee, “</w:t>
      </w:r>
      <w:r w:rsidRPr="004560CB">
        <w:rPr>
          <w:i/>
          <w:iCs/>
          <w:lang w:eastAsia="en-GB"/>
        </w:rPr>
        <w:t>What type of value would a system solution overview bring to your work and design process?</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2F659E1C"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Pr="004560CB">
        <w:rPr>
          <w:lang w:eastAsia="en-GB"/>
        </w:rPr>
        <w:t xml:space="preserve"> regarding the mapping. When and where would they see themselves utilising a mapping tool, in what context, and why? What type of data would be relevant for them to se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36" w:name="_Toc134697503"/>
      <w:r w:rsidRPr="004560CB">
        <w:t>Analysis process</w:t>
      </w:r>
      <w:bookmarkEnd w:id="36"/>
    </w:p>
    <w:p w14:paraId="7A9F760E" w14:textId="19525855" w:rsidR="00EE1E88" w:rsidRPr="004560CB" w:rsidRDefault="00EE1E88" w:rsidP="00657C1E">
      <w:r w:rsidRPr="004560CB">
        <w:t xml:space="preserve">Affinity diagramming is </w:t>
      </w:r>
      <w:r w:rsidR="00556A92" w:rsidRPr="004560CB">
        <w:t xml:space="preserve">a </w:t>
      </w:r>
      <w:r w:rsidRPr="004560CB">
        <w:t xml:space="preserve">method of data analysis that focuses on externalising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proofErr w:type="gramStart"/>
      <w:r w:rsidR="00610FD3" w:rsidRPr="004560CB">
        <w:t>Post-it</w:t>
      </w:r>
      <w:proofErr w:type="gramEnd"/>
      <w:r w:rsidR="002F6235" w:rsidRPr="004560CB">
        <w:t xml:space="preserve"> notes and scattered </w:t>
      </w:r>
      <w:r w:rsidR="003D4A51" w:rsidRPr="004560CB">
        <w:t>in no specific order</w:t>
      </w:r>
      <w:r w:rsidR="002F6235" w:rsidRPr="004560CB">
        <w:t>. The post-its</w:t>
      </w:r>
      <w:r w:rsidR="00224CAA" w:rsidRPr="004560CB">
        <w:t>’</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717A7F0B" w:rsidR="00657C1E" w:rsidRPr="004560CB" w:rsidRDefault="00657C1E" w:rsidP="00657C1E">
      <w:pPr>
        <w:pStyle w:val="Caption"/>
        <w:jc w:val="center"/>
        <w:rPr>
          <w:lang w:eastAsia="en-GB"/>
        </w:rPr>
      </w:pPr>
      <w:bookmarkStart w:id="37" w:name="_Ref133499680"/>
      <w:r w:rsidRPr="004560CB">
        <w:t xml:space="preserve">Figure </w:t>
      </w:r>
      <w:r w:rsidRPr="004560CB">
        <w:fldChar w:fldCharType="begin"/>
      </w:r>
      <w:r w:rsidRPr="004560CB">
        <w:instrText xml:space="preserve"> SEQ Figure \* ARABIC </w:instrText>
      </w:r>
      <w:r w:rsidRPr="004560CB">
        <w:fldChar w:fldCharType="separate"/>
      </w:r>
      <w:r w:rsidR="007B2F3F">
        <w:rPr>
          <w:noProof/>
        </w:rPr>
        <w:t>6</w:t>
      </w:r>
      <w:r w:rsidRPr="004560CB">
        <w:fldChar w:fldCharType="end"/>
      </w:r>
      <w:bookmarkEnd w:id="37"/>
      <w:r w:rsidRPr="004560CB">
        <w:t xml:space="preserve">. Finished layout after applying the affinity diagram </w:t>
      </w:r>
      <w:r w:rsidR="00F544E3" w:rsidRPr="004560CB">
        <w:t>method.</w:t>
      </w:r>
      <w:r w:rsidR="00E97D25" w:rsidRPr="004560CB">
        <w:t xml:space="preserve"> Red post-</w:t>
      </w:r>
      <w:proofErr w:type="gramStart"/>
      <w:r w:rsidR="00E97D25" w:rsidRPr="004560CB">
        <w:t>its</w:t>
      </w:r>
      <w:proofErr w:type="gramEnd"/>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post-its</w:t>
      </w:r>
      <w:r w:rsidR="00E97D25" w:rsidRPr="004560CB">
        <w:t xml:space="preserve"> are generated insights.</w:t>
      </w:r>
    </w:p>
    <w:p w14:paraId="4EE96CFD" w14:textId="0BD81320"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1D398B" w:rsidRPr="004560CB">
        <w:t xml:space="preserve">Figure </w:t>
      </w:r>
      <w:r w:rsidR="001D398B">
        <w:rPr>
          <w:noProof/>
        </w:rPr>
        <w:t>6</w:t>
      </w:r>
      <w:r w:rsidR="00F544E3" w:rsidRPr="004560CB">
        <w:fldChar w:fldCharType="end"/>
      </w:r>
      <w:r w:rsidRPr="004560CB">
        <w:t xml:space="preserve">), seven themes could be 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Pr="004560CB" w:rsidRDefault="00657C1E" w:rsidP="000D4BCC">
      <w:pPr>
        <w:pStyle w:val="Heading3"/>
        <w:rPr>
          <w:lang w:eastAsia="en-GB"/>
        </w:rPr>
      </w:pPr>
      <w:bookmarkStart w:id="38" w:name="_Toc134697504"/>
      <w:r w:rsidRPr="004560CB">
        <w:rPr>
          <w:lang w:eastAsia="en-GB"/>
        </w:rPr>
        <w:t>Results from interviews</w:t>
      </w:r>
      <w:bookmarkEnd w:id="38"/>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 xml:space="preserve">What does the user's workflow look like within the </w:t>
            </w:r>
            <w:r w:rsidRPr="004560CB">
              <w:rPr>
                <w:sz w:val="18"/>
                <w:szCs w:val="18"/>
              </w:rPr>
              <w:lastRenderedPageBreak/>
              <w:t>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lastRenderedPageBreak/>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 xml:space="preserve">The system should allow for flexibility in interaction and input to enforce a </w:t>
            </w:r>
            <w:r w:rsidRPr="004560CB">
              <w:rPr>
                <w:color w:val="000000"/>
                <w:sz w:val="18"/>
                <w:szCs w:val="18"/>
              </w:rPr>
              <w:lastRenderedPageBreak/>
              <w:t>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lastRenderedPageBreak/>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59F80339" w:rsidR="00185670" w:rsidRPr="004560CB" w:rsidRDefault="000D4BCC" w:rsidP="000D4BCC">
      <w:pPr>
        <w:pStyle w:val="Caption"/>
        <w:jc w:val="center"/>
        <w:rPr>
          <w:rFonts w:ascii="Times New Roman" w:hAnsi="Times New Roman"/>
        </w:rPr>
      </w:pPr>
      <w:bookmarkStart w:id="39" w:name="_Ref134017650"/>
      <w:r w:rsidRPr="004560CB">
        <w:t xml:space="preserve">Table </w:t>
      </w:r>
      <w:r w:rsidR="00F64AD4">
        <w:fldChar w:fldCharType="begin"/>
      </w:r>
      <w:r w:rsidR="00F64AD4">
        <w:instrText xml:space="preserve"> SEQ Table \* ARABIC </w:instrText>
      </w:r>
      <w:r w:rsidR="00F64AD4">
        <w:fldChar w:fldCharType="separate"/>
      </w:r>
      <w:r w:rsidR="005C7C22">
        <w:rPr>
          <w:noProof/>
        </w:rPr>
        <w:t>2</w:t>
      </w:r>
      <w:r w:rsidR="00F64AD4">
        <w:fldChar w:fldCharType="end"/>
      </w:r>
      <w:bookmarkEnd w:id="39"/>
      <w:r w:rsidRPr="004560CB">
        <w:t>. Data &amp; Input</w:t>
      </w:r>
      <w:r w:rsidR="007D0B37" w:rsidRPr="004560CB">
        <w:t>.</w:t>
      </w:r>
    </w:p>
    <w:p w14:paraId="1FD11131" w14:textId="72CA31AF" w:rsidR="00657C1E" w:rsidRPr="004560CB" w:rsidRDefault="00EC7C1B" w:rsidP="00651F2C">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 (</w:t>
      </w:r>
      <w:r w:rsidRPr="004560CB">
        <w:fldChar w:fldCharType="begin"/>
      </w:r>
      <w:r w:rsidRPr="004560CB">
        <w:instrText xml:space="preserve"> REF _Ref134017650 \h </w:instrText>
      </w:r>
      <w:r w:rsidRPr="004560CB">
        <w:fldChar w:fldCharType="separate"/>
      </w:r>
      <w:r w:rsidR="001D398B" w:rsidRPr="004560CB">
        <w:t xml:space="preserve">Table </w:t>
      </w:r>
      <w:r w:rsidR="001D398B">
        <w:rPr>
          <w:noProof/>
        </w:rPr>
        <w:t>2</w:t>
      </w:r>
      <w:r w:rsidRPr="004560CB">
        <w:fldChar w:fldCharType="end"/>
      </w:r>
      <w:r w:rsidRPr="004560CB">
        <w:t>)</w:t>
      </w:r>
      <w:r w:rsidR="00CE57A1"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5E42C147" w:rsidR="00E86BDB" w:rsidRPr="004560CB" w:rsidRDefault="00D51EEA" w:rsidP="00D51EEA">
      <w:pPr>
        <w:pStyle w:val="Caption"/>
        <w:jc w:val="center"/>
      </w:pPr>
      <w:bookmarkStart w:id="40" w:name="_Ref134018158"/>
      <w:r w:rsidRPr="004560CB">
        <w:t xml:space="preserve">Table </w:t>
      </w:r>
      <w:r w:rsidR="00F64AD4">
        <w:fldChar w:fldCharType="begin"/>
      </w:r>
      <w:r w:rsidR="00F64AD4">
        <w:instrText xml:space="preserve"> SEQ Table \* ARABIC </w:instrText>
      </w:r>
      <w:r w:rsidR="00F64AD4">
        <w:fldChar w:fldCharType="separate"/>
      </w:r>
      <w:r w:rsidR="005C7C22">
        <w:rPr>
          <w:noProof/>
        </w:rPr>
        <w:t>3</w:t>
      </w:r>
      <w:r w:rsidR="00F64AD4">
        <w:fldChar w:fldCharType="end"/>
      </w:r>
      <w:bookmarkEnd w:id="40"/>
      <w:r w:rsidRPr="004560CB">
        <w:t xml:space="preserve">. </w:t>
      </w:r>
      <w:r w:rsidR="00D448ED" w:rsidRPr="004560CB">
        <w:t>Larger and personal contex</w:t>
      </w:r>
      <w:r w:rsidR="007D0B37" w:rsidRPr="004560CB">
        <w:t>t</w:t>
      </w:r>
      <w:r w:rsidRPr="004560CB">
        <w:t>.</w:t>
      </w:r>
    </w:p>
    <w:p w14:paraId="71A8CB73" w14:textId="562ABA00" w:rsidR="00657C1E" w:rsidRPr="004560CB" w:rsidRDefault="00EC7C1B" w:rsidP="00A302A2">
      <w:r w:rsidRPr="004560CB">
        <w:t>A recurring theme amongst the designers was the need for a common understanding of the contexts in which they worked. Through a better understanding of the larger context, some users hypothesised that projects could be defined better and have more focused design processes than they currently have. Beyond interpersonal communication and understanding, several users wished to have a better understanding for their own sake when approaching new projects (</w:t>
      </w:r>
      <w:r w:rsidRPr="004560CB">
        <w:fldChar w:fldCharType="begin"/>
      </w:r>
      <w:r w:rsidRPr="004560CB">
        <w:instrText xml:space="preserve"> REF _Ref134018158 \h </w:instrText>
      </w:r>
      <w:r w:rsidRPr="004560CB">
        <w:fldChar w:fldCharType="separate"/>
      </w:r>
      <w:r w:rsidR="001D398B" w:rsidRPr="004560CB">
        <w:t xml:space="preserve">Table </w:t>
      </w:r>
      <w:r w:rsidR="001D398B">
        <w:rPr>
          <w:noProof/>
        </w:rPr>
        <w:t>3</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lastRenderedPageBreak/>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6401016D" w:rsidR="001804D5" w:rsidRPr="004560CB" w:rsidRDefault="00BB3498" w:rsidP="00BB3498">
      <w:pPr>
        <w:pStyle w:val="Caption"/>
        <w:jc w:val="center"/>
        <w:rPr>
          <w:rFonts w:ascii="Times New Roman" w:hAnsi="Times New Roman"/>
        </w:rPr>
      </w:pPr>
      <w:bookmarkStart w:id="41" w:name="_Ref134018658"/>
      <w:r w:rsidRPr="004560CB">
        <w:t xml:space="preserve">Table </w:t>
      </w:r>
      <w:r w:rsidR="00F64AD4">
        <w:fldChar w:fldCharType="begin"/>
      </w:r>
      <w:r w:rsidR="00F64AD4">
        <w:instrText xml:space="preserve"> SEQ Table \* ARABIC </w:instrText>
      </w:r>
      <w:r w:rsidR="00F64AD4">
        <w:fldChar w:fldCharType="separate"/>
      </w:r>
      <w:r w:rsidR="005C7C22">
        <w:rPr>
          <w:noProof/>
        </w:rPr>
        <w:t>4</w:t>
      </w:r>
      <w:r w:rsidR="00F64AD4">
        <w:fldChar w:fldCharType="end"/>
      </w:r>
      <w:bookmarkEnd w:id="41"/>
      <w:r w:rsidRPr="004560CB">
        <w:t xml:space="preserve">. </w:t>
      </w:r>
      <w:r w:rsidR="001F6777" w:rsidRPr="004560CB">
        <w:t>Finding information</w:t>
      </w:r>
      <w:r w:rsidR="005C7FB4" w:rsidRPr="004560CB">
        <w:t>.</w:t>
      </w:r>
    </w:p>
    <w:p w14:paraId="62478F4A" w14:textId="2A46A8F5" w:rsidR="007F7DAD" w:rsidRPr="004560CB" w:rsidRDefault="00EC7C1B"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1D398B" w:rsidRPr="004560CB">
        <w:t xml:space="preserve">Table </w:t>
      </w:r>
      <w:r w:rsidR="001D398B">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2827F83E" w:rsidR="005C7FB4" w:rsidRPr="004560CB" w:rsidRDefault="005C7FB4" w:rsidP="009568D2">
      <w:pPr>
        <w:pStyle w:val="Caption"/>
        <w:jc w:val="center"/>
      </w:pPr>
      <w:bookmarkStart w:id="42" w:name="_Ref134019106"/>
      <w:r w:rsidRPr="004560CB">
        <w:t xml:space="preserve">Table </w:t>
      </w:r>
      <w:r w:rsidR="00F64AD4">
        <w:fldChar w:fldCharType="begin"/>
      </w:r>
      <w:r w:rsidR="00F64AD4">
        <w:instrText xml:space="preserve"> SEQ Table \* ARABIC </w:instrText>
      </w:r>
      <w:r w:rsidR="00F64AD4">
        <w:fldChar w:fldCharType="separate"/>
      </w:r>
      <w:r w:rsidR="005C7C22">
        <w:rPr>
          <w:noProof/>
        </w:rPr>
        <w:t>5</w:t>
      </w:r>
      <w:r w:rsidR="00F64AD4">
        <w:fldChar w:fldCharType="end"/>
      </w:r>
      <w:bookmarkEnd w:id="42"/>
      <w:r w:rsidRPr="004560CB">
        <w:t xml:space="preserve">. </w:t>
      </w:r>
      <w:r w:rsidR="00CC46EC" w:rsidRPr="004560CB">
        <w:t>Issues &amp; problems</w:t>
      </w:r>
      <w:r w:rsidRPr="004560CB">
        <w:t>.</w:t>
      </w:r>
    </w:p>
    <w:p w14:paraId="113609C4" w14:textId="787A31CD" w:rsidR="00657C1E" w:rsidRPr="004560CB" w:rsidRDefault="00EC7C1B" w:rsidP="00A302A2">
      <w:r w:rsidRPr="004560CB">
        <w:t>There is a need for consistent access to solution information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 (</w:t>
      </w:r>
      <w:r w:rsidRPr="004560CB">
        <w:fldChar w:fldCharType="begin"/>
      </w:r>
      <w:r w:rsidRPr="004560CB">
        <w:instrText xml:space="preserve"> REF _Ref134019106 \h </w:instrText>
      </w:r>
      <w:r w:rsidRPr="004560CB">
        <w:fldChar w:fldCharType="separate"/>
      </w:r>
      <w:r w:rsidR="001D398B" w:rsidRPr="004560CB">
        <w:t xml:space="preserve">Table </w:t>
      </w:r>
      <w:r w:rsidR="001D398B">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lastRenderedPageBreak/>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224E4EE9" w:rsidR="00F95819" w:rsidRPr="004560CB" w:rsidRDefault="00F95819" w:rsidP="00F95819">
      <w:pPr>
        <w:pStyle w:val="Caption"/>
        <w:jc w:val="center"/>
      </w:pPr>
      <w:bookmarkStart w:id="43" w:name="_Ref134019544"/>
      <w:r w:rsidRPr="004560CB">
        <w:t xml:space="preserve">Table </w:t>
      </w:r>
      <w:r w:rsidR="00F64AD4">
        <w:fldChar w:fldCharType="begin"/>
      </w:r>
      <w:r w:rsidR="00F64AD4">
        <w:instrText xml:space="preserve"> SEQ Table \* ARABIC </w:instrText>
      </w:r>
      <w:r w:rsidR="00F64AD4">
        <w:fldChar w:fldCharType="separate"/>
      </w:r>
      <w:r w:rsidR="005C7C22">
        <w:rPr>
          <w:noProof/>
        </w:rPr>
        <w:t>6</w:t>
      </w:r>
      <w:r w:rsidR="00F64AD4">
        <w:fldChar w:fldCharType="end"/>
      </w:r>
      <w:bookmarkEnd w:id="43"/>
      <w:r w:rsidRPr="004560CB">
        <w:t xml:space="preserve">. </w:t>
      </w:r>
      <w:r w:rsidR="004033B4" w:rsidRPr="004560CB">
        <w:t>Governance</w:t>
      </w:r>
      <w:r w:rsidRPr="004560CB">
        <w:t>.</w:t>
      </w:r>
    </w:p>
    <w:p w14:paraId="0EED851C" w14:textId="353D0D34" w:rsidR="00657C1E" w:rsidRPr="004560CB" w:rsidRDefault="00EC7C1B"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1D398B" w:rsidRPr="004560CB">
        <w:t xml:space="preserve">Table </w:t>
      </w:r>
      <w:r w:rsidR="001D398B">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01C74543" w:rsidR="00B9269F" w:rsidRPr="004560CB" w:rsidRDefault="00B9269F" w:rsidP="00B9269F">
      <w:pPr>
        <w:pStyle w:val="Caption"/>
        <w:jc w:val="center"/>
      </w:pPr>
      <w:bookmarkStart w:id="44" w:name="_Ref134019855"/>
      <w:r w:rsidRPr="004560CB">
        <w:t xml:space="preserve">Table </w:t>
      </w:r>
      <w:r w:rsidR="00F64AD4">
        <w:fldChar w:fldCharType="begin"/>
      </w:r>
      <w:r w:rsidR="00F64AD4">
        <w:instrText xml:space="preserve"> SEQ Table \* ARABIC </w:instrText>
      </w:r>
      <w:r w:rsidR="00F64AD4">
        <w:fldChar w:fldCharType="separate"/>
      </w:r>
      <w:r w:rsidR="005C7C22">
        <w:rPr>
          <w:noProof/>
        </w:rPr>
        <w:t>7</w:t>
      </w:r>
      <w:r w:rsidR="00F64AD4">
        <w:fldChar w:fldCharType="end"/>
      </w:r>
      <w:bookmarkEnd w:id="44"/>
      <w:r w:rsidRPr="004560CB">
        <w:t>. Previous mappings</w:t>
      </w:r>
      <w:r w:rsidR="00B74DD8" w:rsidRPr="004560CB">
        <w:t>.</w:t>
      </w:r>
    </w:p>
    <w:p w14:paraId="4D43E48A" w14:textId="07300C87" w:rsidR="00657C1E" w:rsidRPr="004560CB" w:rsidRDefault="00DC0067" w:rsidP="00A302A2">
      <w:r w:rsidRPr="004560CB">
        <w:t>Previous mappings were too specific and designed from a single perspective in the project, only providing insights in a narrow scope. Much time was spent on research and design that was discarded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primarily through manual inputs requiring many work hours spent to keep the mapping up to date (</w:t>
      </w:r>
      <w:r w:rsidRPr="004560CB">
        <w:fldChar w:fldCharType="begin"/>
      </w:r>
      <w:r w:rsidRPr="004560CB">
        <w:instrText xml:space="preserve"> REF _Ref134019855 \h </w:instrText>
      </w:r>
      <w:r w:rsidRPr="004560CB">
        <w:fldChar w:fldCharType="separate"/>
      </w:r>
      <w:r w:rsidR="001D398B" w:rsidRPr="004560CB">
        <w:t xml:space="preserve">Table </w:t>
      </w:r>
      <w:r w:rsidR="001D398B">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736E1A46" w:rsidR="00B74DD8" w:rsidRPr="004560CB" w:rsidRDefault="00B74DD8" w:rsidP="00B74DD8">
      <w:pPr>
        <w:pStyle w:val="Caption"/>
        <w:jc w:val="center"/>
      </w:pPr>
      <w:bookmarkStart w:id="45" w:name="_Ref134020125"/>
      <w:r w:rsidRPr="004560CB">
        <w:t xml:space="preserve">Table </w:t>
      </w:r>
      <w:r w:rsidR="00F64AD4">
        <w:fldChar w:fldCharType="begin"/>
      </w:r>
      <w:r w:rsidR="00F64AD4">
        <w:instrText xml:space="preserve"> SEQ Table \* ARABIC </w:instrText>
      </w:r>
      <w:r w:rsidR="00F64AD4">
        <w:fldChar w:fldCharType="separate"/>
      </w:r>
      <w:r w:rsidR="005C7C22">
        <w:rPr>
          <w:noProof/>
        </w:rPr>
        <w:t>8</w:t>
      </w:r>
      <w:r w:rsidR="00F64AD4">
        <w:fldChar w:fldCharType="end"/>
      </w:r>
      <w:bookmarkEnd w:id="45"/>
      <w:r w:rsidRPr="004560CB">
        <w:t>. Practicalities.</w:t>
      </w:r>
    </w:p>
    <w:p w14:paraId="566BAE14" w14:textId="520CF853" w:rsidR="00236950" w:rsidRPr="004560CB" w:rsidRDefault="00236950" w:rsidP="00236950">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1D398B" w:rsidRPr="004560CB">
        <w:t xml:space="preserve">Table </w:t>
      </w:r>
      <w:r w:rsidR="001D398B">
        <w:rPr>
          <w:noProof/>
        </w:rPr>
        <w:t>8</w:t>
      </w:r>
      <w:r w:rsidRPr="004560CB">
        <w:fldChar w:fldCharType="end"/>
      </w:r>
      <w:r w:rsidRPr="004560CB">
        <w:t>).</w:t>
      </w:r>
    </w:p>
    <w:p w14:paraId="6CA11CA0" w14:textId="77777777" w:rsidR="00151665" w:rsidRPr="004560CB" w:rsidRDefault="00151665" w:rsidP="00151665">
      <w:pPr>
        <w:pStyle w:val="Heading2"/>
        <w:rPr>
          <w:lang w:val="en-GB"/>
        </w:rPr>
      </w:pPr>
      <w:bookmarkStart w:id="46" w:name="_Toc134697505"/>
      <w:r w:rsidRPr="004560CB">
        <w:rPr>
          <w:lang w:val="en-GB"/>
        </w:rPr>
        <w:lastRenderedPageBreak/>
        <w:t>Sketching &amp; Prototyping</w:t>
      </w:r>
      <w:bookmarkEnd w:id="46"/>
    </w:p>
    <w:p w14:paraId="7BD411CB" w14:textId="52BB1098" w:rsidR="00151665" w:rsidRPr="004560CB" w:rsidRDefault="006B3E39" w:rsidP="00151665">
      <w:pPr>
        <w:pStyle w:val="Heading3"/>
      </w:pPr>
      <w:bookmarkStart w:id="47" w:name="_Toc134697506"/>
      <w:r w:rsidRPr="004560CB">
        <w:t>Prototyping methodology</w:t>
      </w:r>
      <w:bookmarkEnd w:id="47"/>
    </w:p>
    <w:p w14:paraId="197C5F65" w14:textId="069EF4C4" w:rsidR="008C205A" w:rsidRPr="004560CB" w:rsidRDefault="006047ED" w:rsidP="006047ED">
      <w:r w:rsidRPr="004560CB">
        <w:t>Prototyping is a core methodology for any Interaction Desig</w:t>
      </w:r>
      <w:r w:rsidR="004C0C75" w:rsidRPr="004560CB">
        <w:t>n</w:t>
      </w:r>
      <w:r w:rsidRPr="004560CB">
        <w:t xml:space="preserve"> project</w:t>
      </w:r>
      <w:r w:rsidR="00E26A1C" w:rsidRPr="004560CB">
        <w:t xml:space="preserve"> and can be done in many ways to yield differing results</w:t>
      </w:r>
      <w:r w:rsidR="005576DC" w:rsidRPr="004560CB">
        <w:t xml:space="preserve"> </w:t>
      </w:r>
      <w:r w:rsidR="005576DC" w:rsidRPr="004560CB">
        <w:fldChar w:fldCharType="begin"/>
      </w:r>
      <w:r w:rsidR="005576DC"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rsidRPr="004560CB">
        <w:fldChar w:fldCharType="separate"/>
      </w:r>
      <w:r w:rsidR="005576DC" w:rsidRPr="004560CB">
        <w:rPr>
          <w:noProof/>
        </w:rPr>
        <w:t>(Houde &amp; Hill, 1997)</w:t>
      </w:r>
      <w:r w:rsidR="005576DC" w:rsidRPr="004560CB">
        <w:fldChar w:fldCharType="end"/>
      </w:r>
      <w:r w:rsidRPr="004560CB">
        <w:t>.</w:t>
      </w:r>
      <w:r w:rsidR="008C205A" w:rsidRPr="004560CB">
        <w:t xml:space="preserve"> Prototyping, at its core, is a way for designers to compartmentalise and explore specific aspects of a design. </w:t>
      </w:r>
      <w:r w:rsidR="00ED5AB7" w:rsidRPr="004560CB">
        <w:t xml:space="preserve">Constructing prototypes follows the designer throughout the </w:t>
      </w:r>
      <w:r w:rsidR="00274DE2" w:rsidRPr="004560CB">
        <w:t>process and changes according to fidelity and purpose.</w:t>
      </w:r>
      <w:r w:rsidR="009A57F8" w:rsidRPr="004560CB">
        <w:t xml:space="preserve"> Due to </w:t>
      </w:r>
      <w:r w:rsidR="006F54F3" w:rsidRPr="004560CB">
        <w:t xml:space="preserve">how </w:t>
      </w:r>
      <w:r w:rsidR="00DA2EC2" w:rsidRPr="004560CB">
        <w:t>functional</w:t>
      </w:r>
      <w:r w:rsidR="006F54F3" w:rsidRPr="004560CB">
        <w:t xml:space="preserve"> prototyping is to the entire design process</w:t>
      </w:r>
      <w:r w:rsidR="009A57F8" w:rsidRPr="004560CB">
        <w:t>, a broad spectrum of methodologies exists to apply</w:t>
      </w:r>
      <w:r w:rsidR="00184CE1" w:rsidRPr="004560CB">
        <w:t xml:space="preserve"> </w:t>
      </w:r>
      <w:r w:rsidR="00184CE1" w:rsidRPr="004560CB">
        <w:fldChar w:fldCharType="begin"/>
      </w:r>
      <w:r w:rsidR="00184CE1" w:rsidRPr="004560CB">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rsidRPr="004560CB">
        <w:fldChar w:fldCharType="separate"/>
      </w:r>
      <w:r w:rsidR="00184CE1" w:rsidRPr="004560CB">
        <w:rPr>
          <w:noProof/>
        </w:rPr>
        <w:t>(Martin &amp; Hanington, 2012)</w:t>
      </w:r>
      <w:r w:rsidR="00184CE1" w:rsidRPr="004560CB">
        <w:fldChar w:fldCharType="end"/>
      </w:r>
      <w:r w:rsidR="009A57F8" w:rsidRPr="004560CB">
        <w:t>.</w:t>
      </w:r>
    </w:p>
    <w:p w14:paraId="62D3A482" w14:textId="1B839C9C" w:rsidR="00C925CE" w:rsidRPr="004560CB" w:rsidRDefault="00C925CE" w:rsidP="006047ED">
      <w:r w:rsidRPr="004560CB">
        <w:t xml:space="preserve">As will be developed </w:t>
      </w:r>
      <w:r w:rsidR="00D31C47" w:rsidRPr="004560CB">
        <w:t>later, this</w:t>
      </w:r>
      <w:r w:rsidRPr="004560CB">
        <w:t xml:space="preserve"> thesis revolves around three main methods of prototyping and </w:t>
      </w:r>
      <w:r w:rsidR="00D1099C" w:rsidRPr="004560CB">
        <w:t>sketching (</w:t>
      </w:r>
      <w:r w:rsidR="00D31C47" w:rsidRPr="004560CB">
        <w:fldChar w:fldCharType="begin"/>
      </w:r>
      <w:r w:rsidR="00D31C47" w:rsidRPr="004560CB">
        <w:instrText xml:space="preserve"> REF _Ref134023132 \h </w:instrText>
      </w:r>
      <w:r w:rsidR="00D31C47" w:rsidRPr="004560CB">
        <w:fldChar w:fldCharType="separate"/>
      </w:r>
      <w:r w:rsidR="001D398B" w:rsidRPr="004560CB">
        <w:t xml:space="preserve">Table </w:t>
      </w:r>
      <w:r w:rsidR="001D398B">
        <w:rPr>
          <w:noProof/>
        </w:rPr>
        <w:t>9</w:t>
      </w:r>
      <w:r w:rsidR="00D31C47" w:rsidRPr="004560CB">
        <w:fldChar w:fldCharType="end"/>
      </w:r>
      <w:r w:rsidR="00D31C47" w:rsidRPr="004560CB">
        <w:t>)</w:t>
      </w:r>
      <w:r w:rsidRPr="004560CB">
        <w:t>.</w:t>
      </w:r>
      <w:r w:rsidR="00880C0B" w:rsidRPr="004560CB">
        <w:t xml:space="preserve"> </w:t>
      </w:r>
      <w:r w:rsidR="00D1099C" w:rsidRPr="004560CB">
        <w:t>However</w:t>
      </w:r>
      <w:r w:rsidR="00AD6364" w:rsidRPr="004560CB">
        <w:t>,</w:t>
      </w:r>
      <w:r w:rsidR="00D1099C" w:rsidRPr="004560CB">
        <w:t xml:space="preserve"> there is a methodological distinction between sketching and prototyping </w:t>
      </w:r>
      <w:r w:rsidR="00D1099C" w:rsidRPr="004560CB">
        <w:fldChar w:fldCharType="begin"/>
      </w:r>
      <w:r w:rsidR="005805CE"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rsidRPr="004560CB">
        <w:fldChar w:fldCharType="separate"/>
      </w:r>
      <w:r w:rsidR="00D1099C" w:rsidRPr="004560CB">
        <w:rPr>
          <w:noProof/>
        </w:rPr>
        <w:t>(Buxton, 2007)</w:t>
      </w:r>
      <w:r w:rsidR="00D1099C" w:rsidRPr="004560CB">
        <w:fldChar w:fldCharType="end"/>
      </w:r>
      <w:r w:rsidR="008E3C8F" w:rsidRPr="004560CB">
        <w:t xml:space="preserve">. </w:t>
      </w:r>
      <w:r w:rsidR="00D12201" w:rsidRPr="004560CB">
        <w:t xml:space="preserve">Buxton </w:t>
      </w:r>
      <w:r w:rsidR="00D12201" w:rsidRPr="004560CB">
        <w:fldChar w:fldCharType="begin"/>
      </w:r>
      <w:r w:rsidR="005805CE"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rsidRPr="004560CB">
        <w:fldChar w:fldCharType="separate"/>
      </w:r>
      <w:r w:rsidR="00D12201" w:rsidRPr="004560CB">
        <w:rPr>
          <w:noProof/>
        </w:rPr>
        <w:t>(2007)</w:t>
      </w:r>
      <w:r w:rsidR="00D12201" w:rsidRPr="004560CB">
        <w:fldChar w:fldCharType="end"/>
      </w:r>
      <w:r w:rsidR="00D12201" w:rsidRPr="004560CB">
        <w:t xml:space="preserve"> explains that the main difference between sketching and prototyping</w:t>
      </w:r>
      <w:r w:rsidR="00496410" w:rsidRPr="004560CB">
        <w:t xml:space="preserve"> </w:t>
      </w:r>
      <w:r w:rsidR="00B46C5D" w:rsidRPr="004560CB">
        <w:t>is the low cost and time efficiency of sketches early in the design process</w:t>
      </w:r>
      <w:r w:rsidR="00966135" w:rsidRPr="004560CB">
        <w:t>. In</w:t>
      </w:r>
      <w:r w:rsidR="00A21225" w:rsidRPr="004560CB">
        <w:t xml:space="preserve"> a sense</w:t>
      </w:r>
      <w:r w:rsidR="00F37573" w:rsidRPr="004560CB">
        <w:t>,</w:t>
      </w:r>
      <w:r w:rsidR="00A21225" w:rsidRPr="004560CB">
        <w:t xml:space="preserve"> they become disposable.</w:t>
      </w:r>
      <w:r w:rsidR="0095142D" w:rsidRPr="004560CB">
        <w:t xml:space="preserve"> Prototypes, </w:t>
      </w:r>
      <w:r w:rsidR="00966135" w:rsidRPr="004560CB">
        <w:t>conversely</w:t>
      </w:r>
      <w:r w:rsidR="0095142D" w:rsidRPr="004560CB">
        <w:t xml:space="preserve">, are more intricate and require a </w:t>
      </w:r>
      <w:r w:rsidR="00DA2EC2" w:rsidRPr="004560CB">
        <w:t>more considerable</w:t>
      </w:r>
      <w:r w:rsidR="0095142D" w:rsidRPr="004560CB">
        <w:t xml:space="preserve"> time investment</w:t>
      </w:r>
      <w:r w:rsidR="00AF514F" w:rsidRPr="004560CB">
        <w:t>, making them less disposable</w:t>
      </w:r>
      <w:r w:rsidR="0095142D" w:rsidRPr="004560CB">
        <w:t xml:space="preserve">. </w:t>
      </w:r>
      <w:r w:rsidR="00EB1096" w:rsidRPr="004560CB">
        <w:t>Both are different but still intertwined with the design process.</w:t>
      </w:r>
    </w:p>
    <w:p w14:paraId="6B7D1830" w14:textId="49933B56" w:rsidR="006047ED" w:rsidRPr="004560CB" w:rsidRDefault="008C205A" w:rsidP="006047E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w:t>
      </w:r>
      <w:r w:rsidR="00E73473" w:rsidRPr="004560CB">
        <w:t xml:space="preserve">further </w:t>
      </w:r>
      <w:r w:rsidRPr="004560CB">
        <w:t xml:space="preserve">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w:t>
      </w:r>
      <w:r w:rsidR="004A6563" w:rsidRPr="004560CB">
        <w:t xml:space="preserve">Lim </w:t>
      </w:r>
      <w:r w:rsidR="00DA2EC2" w:rsidRPr="004560CB">
        <w:t>et al.’s</w:t>
      </w:r>
      <w:r w:rsidR="004A6563" w:rsidRPr="004560CB">
        <w:t xml:space="preserve"> (2008) prototype structure </w:t>
      </w:r>
      <w:r w:rsidR="00DA2EC2" w:rsidRPr="004560CB">
        <w:t>allow</w:t>
      </w:r>
      <w:r w:rsidR="004A6563" w:rsidRPr="004560CB">
        <w:t xml:space="preserve"> designers</w:t>
      </w:r>
      <w:r w:rsidRPr="004560CB">
        <w:t xml:space="preserve"> to analyse, reflect and contextualise their prototypes</w:t>
      </w:r>
      <w:r w:rsidR="004A6563" w:rsidRPr="004560CB">
        <w:t xml:space="preserve"> to determine direction and purpose</w:t>
      </w:r>
      <w:r w:rsidRPr="004560CB">
        <w:t>.</w:t>
      </w:r>
      <w:r w:rsidR="00045752" w:rsidRPr="004560CB">
        <w:t xml:space="preserve"> Combining Buxton’s </w:t>
      </w:r>
      <w:r w:rsidR="00045752" w:rsidRPr="004560CB">
        <w:fldChar w:fldCharType="begin"/>
      </w:r>
      <w:r w:rsidR="005805CE"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rsidRPr="004560CB">
        <w:fldChar w:fldCharType="separate"/>
      </w:r>
      <w:r w:rsidR="00045752" w:rsidRPr="004560CB">
        <w:rPr>
          <w:noProof/>
        </w:rPr>
        <w:t>(2007)</w:t>
      </w:r>
      <w:r w:rsidR="00045752" w:rsidRPr="004560CB">
        <w:fldChar w:fldCharType="end"/>
      </w:r>
      <w:r w:rsidR="00045752" w:rsidRPr="004560CB">
        <w:t xml:space="preserve"> definition and mindset with Lim </w:t>
      </w:r>
      <w:r w:rsidR="00DA2EC2" w:rsidRPr="004560CB">
        <w:t>et al.’s</w:t>
      </w:r>
      <w:r w:rsidR="00045752" w:rsidRPr="004560CB">
        <w:t xml:space="preserve"> </w:t>
      </w:r>
      <w:r w:rsidR="00DA2EC2" w:rsidRPr="004560CB">
        <w:t>(2008) methodological analysis, we can understand</w:t>
      </w:r>
      <w:r w:rsidR="00045752" w:rsidRPr="004560CB">
        <w:t xml:space="preserve"> how prototypes</w:t>
      </w:r>
      <w:r w:rsidR="00CF708F" w:rsidRPr="004560CB">
        <w:t xml:space="preserve"> </w:t>
      </w:r>
      <w:r w:rsidR="00CF708F" w:rsidRPr="004560CB">
        <w:rPr>
          <w:i/>
          <w:iCs/>
        </w:rPr>
        <w:t>inform</w:t>
      </w:r>
      <w:r w:rsidR="00CF708F" w:rsidRPr="004560CB">
        <w:t xml:space="preserve"> the design process while also being </w:t>
      </w:r>
      <w:r w:rsidR="00CF708F" w:rsidRPr="004560CB">
        <w:rPr>
          <w:i/>
          <w:iCs/>
        </w:rPr>
        <w:t>integral</w:t>
      </w:r>
      <w:r w:rsidR="00CF708F" w:rsidRPr="004560CB">
        <w:t xml:space="preserve"> to it.</w:t>
      </w:r>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48" w:name="_Toc134697507"/>
      <w:r w:rsidRPr="004560CB">
        <w:lastRenderedPageBreak/>
        <w:t>Three-point approach</w:t>
      </w:r>
      <w:bookmarkEnd w:id="48"/>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35142FB5" w:rsidR="00151665" w:rsidRPr="004560CB" w:rsidRDefault="00151665" w:rsidP="00151665">
      <w:r w:rsidRPr="004560CB">
        <w:t xml:space="preserve">By working iteratively through the different processes, I could quickly sketch concepts and ideas on paper, sort through them to see which best would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the live code prototype. </w:t>
      </w:r>
      <w:r w:rsidR="006D72E2" w:rsidRPr="004560CB">
        <w:t>This</w:t>
      </w:r>
      <w:r w:rsidRPr="004560CB">
        <w:t xml:space="preserve"> workflow enabled me to work as an ideator, a designer, and a developer while doing design hand-offs between each stage.</w:t>
      </w:r>
    </w:p>
    <w:p w14:paraId="73259651" w14:textId="5B91439B" w:rsidR="00151665" w:rsidRPr="004560CB" w:rsidRDefault="00151665" w:rsidP="00151665">
      <w:r w:rsidRPr="004560CB">
        <w:t xml:space="preserve">The choice of these three mediums over other potential means of ideation and prototyping comes mainly down to their accessibility, availability, and specialised areas of function. </w:t>
      </w:r>
      <w:r w:rsidR="004D7921" w:rsidRPr="004560CB">
        <w:t>Another covers the limitations of one medium</w:t>
      </w:r>
      <w:r w:rsidR="00F93CCB" w:rsidRPr="004560CB">
        <w:t>,</w:t>
      </w:r>
      <w:r w:rsidRPr="004560CB">
        <w:t xml:space="preserve"> and they complement each other in the workflow I have chosen to use here</w:t>
      </w:r>
      <w:r w:rsidR="00162003" w:rsidRPr="004560CB">
        <w:t xml:space="preserve"> (</w:t>
      </w:r>
      <w:r w:rsidR="008F084D" w:rsidRPr="004560CB">
        <w:fldChar w:fldCharType="begin"/>
      </w:r>
      <w:r w:rsidR="008F084D" w:rsidRPr="004560CB">
        <w:instrText xml:space="preserve"> REF _Ref134023132 \h </w:instrText>
      </w:r>
      <w:r w:rsidR="008F084D" w:rsidRPr="004560CB">
        <w:fldChar w:fldCharType="separate"/>
      </w:r>
      <w:r w:rsidR="001D398B" w:rsidRPr="004560CB">
        <w:t xml:space="preserve">Table </w:t>
      </w:r>
      <w:r w:rsidR="001D398B">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734A32F3" w:rsidR="005036FC" w:rsidRPr="004560CB" w:rsidRDefault="00151665" w:rsidP="005E0AF1">
      <w:pPr>
        <w:pStyle w:val="Caption"/>
        <w:jc w:val="center"/>
      </w:pPr>
      <w:bookmarkStart w:id="49" w:name="_Ref134023132"/>
      <w:r w:rsidRPr="004560CB">
        <w:t xml:space="preserve">Table </w:t>
      </w:r>
      <w:r w:rsidR="00F64AD4">
        <w:fldChar w:fldCharType="begin"/>
      </w:r>
      <w:r w:rsidR="00F64AD4">
        <w:instrText xml:space="preserve"> SEQ Table \* ARABIC </w:instrText>
      </w:r>
      <w:r w:rsidR="00F64AD4">
        <w:fldChar w:fldCharType="separate"/>
      </w:r>
      <w:r w:rsidR="005C7C22">
        <w:rPr>
          <w:noProof/>
        </w:rPr>
        <w:t>9</w:t>
      </w:r>
      <w:r w:rsidR="00F64AD4">
        <w:fldChar w:fldCharType="end"/>
      </w:r>
      <w:bookmarkEnd w:id="49"/>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47428F1C" w14:textId="77777777" w:rsidR="001F4DE9" w:rsidRPr="004560CB" w:rsidRDefault="001F4DE9" w:rsidP="001724BF">
      <w:pPr>
        <w:keepNext/>
        <w:jc w:val="center"/>
      </w:pPr>
      <w:r w:rsidRPr="004560CB">
        <w:rPr>
          <w:noProof/>
        </w:rPr>
        <w:lastRenderedPageBreak/>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screen">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4AE8821F" w:rsidR="001F4DE9" w:rsidRPr="004560CB" w:rsidRDefault="001F4DE9" w:rsidP="001F4DE9">
      <w:pPr>
        <w:pStyle w:val="Caption"/>
        <w:jc w:val="center"/>
      </w:pPr>
      <w:bookmarkStart w:id="50" w:name="_Ref133499733"/>
      <w:r w:rsidRPr="004560CB">
        <w:t xml:space="preserve">Figure </w:t>
      </w:r>
      <w:r w:rsidRPr="004560CB">
        <w:fldChar w:fldCharType="begin"/>
      </w:r>
      <w:r w:rsidRPr="004560CB">
        <w:instrText xml:space="preserve"> SEQ Figure \* ARABIC </w:instrText>
      </w:r>
      <w:r w:rsidRPr="004560CB">
        <w:fldChar w:fldCharType="separate"/>
      </w:r>
      <w:r w:rsidR="007B2F3F">
        <w:rPr>
          <w:noProof/>
        </w:rPr>
        <w:t>7</w:t>
      </w:r>
      <w:r w:rsidRPr="004560CB">
        <w:fldChar w:fldCharType="end"/>
      </w:r>
      <w:bookmarkEnd w:id="50"/>
      <w:r w:rsidRPr="004560CB">
        <w:t>. Sketch prototypes</w:t>
      </w:r>
    </w:p>
    <w:p w14:paraId="692B03D5" w14:textId="664ECBA0" w:rsidR="00425D7B" w:rsidRPr="004560CB" w:rsidRDefault="00542DF3" w:rsidP="005036FC">
      <w:r w:rsidRPr="004560CB">
        <w:t xml:space="preserve">After </w:t>
      </w:r>
      <w:r w:rsidR="00547269" w:rsidRPr="004560CB">
        <w:t>ideation and</w:t>
      </w:r>
      <w:r w:rsidRPr="004560CB">
        <w:t xml:space="preserve"> sketch</w:t>
      </w:r>
      <w:r w:rsidR="00547269" w:rsidRPr="004560CB">
        <w:t>ing (</w:t>
      </w:r>
      <w:r w:rsidR="00547269" w:rsidRPr="004560CB">
        <w:fldChar w:fldCharType="begin"/>
      </w:r>
      <w:r w:rsidR="00547269" w:rsidRPr="004560CB">
        <w:instrText xml:space="preserve"> REF _Ref133499733 \h </w:instrText>
      </w:r>
      <w:r w:rsidR="00547269" w:rsidRPr="004560CB">
        <w:fldChar w:fldCharType="separate"/>
      </w:r>
      <w:r w:rsidR="001D398B" w:rsidRPr="004560CB">
        <w:t xml:space="preserve">Figure </w:t>
      </w:r>
      <w:r w:rsidR="001D398B">
        <w:rPr>
          <w:noProof/>
        </w:rPr>
        <w:t>7</w:t>
      </w:r>
      <w:r w:rsidR="00547269" w:rsidRPr="004560CB">
        <w:fldChar w:fldCharType="end"/>
      </w:r>
      <w:r w:rsidR="00547269" w:rsidRPr="004560CB">
        <w:t>)</w:t>
      </w:r>
      <w:r w:rsidRPr="004560CB">
        <w:t>,</w:t>
      </w:r>
      <w:r w:rsidR="005036FC" w:rsidRPr="004560CB">
        <w:t xml:space="preserve"> the most viable options</w:t>
      </w:r>
      <w:r w:rsidR="00A0530D" w:rsidRPr="004560CB">
        <w:t xml:space="preserve"> for further development</w:t>
      </w:r>
      <w:r w:rsidR="005036FC" w:rsidRPr="004560CB">
        <w:t xml:space="preserve"> were picked to be iterated</w:t>
      </w:r>
      <w:r w:rsidR="00D20266" w:rsidRPr="004560CB">
        <w:t xml:space="preserve"> </w:t>
      </w:r>
      <w:r w:rsidR="005036FC" w:rsidRPr="004560CB">
        <w:t xml:space="preserve">in Figma. </w:t>
      </w:r>
      <w:r w:rsidRPr="004560CB">
        <w:t>Building</w:t>
      </w:r>
      <w:r w:rsidR="005036FC" w:rsidRPr="004560CB">
        <w:t xml:space="preserve"> custom components using Figma’s component library function allowed me to quickly implement a design system that could be iterated upon to create different variations and designs</w:t>
      </w:r>
      <w:r w:rsidR="0024786A" w:rsidRPr="004560CB">
        <w:t xml:space="preserve"> (</w:t>
      </w:r>
      <w:r w:rsidR="001F3EDC" w:rsidRPr="004560CB">
        <w:fldChar w:fldCharType="begin"/>
      </w:r>
      <w:r w:rsidR="001F3EDC" w:rsidRPr="004560CB">
        <w:instrText xml:space="preserve"> REF _Ref133499747 \h </w:instrText>
      </w:r>
      <w:r w:rsidR="001F3EDC" w:rsidRPr="004560CB">
        <w:fldChar w:fldCharType="separate"/>
      </w:r>
      <w:r w:rsidR="001D398B" w:rsidRPr="004560CB">
        <w:t xml:space="preserve">Figure </w:t>
      </w:r>
      <w:r w:rsidR="001D398B">
        <w:rPr>
          <w:noProof/>
        </w:rPr>
        <w:t>8</w:t>
      </w:r>
      <w:r w:rsidR="001F3EDC" w:rsidRPr="004560CB">
        <w:fldChar w:fldCharType="end"/>
      </w:r>
      <w:r w:rsidR="0024786A" w:rsidRPr="004560CB">
        <w:t>)</w:t>
      </w:r>
      <w:r w:rsidR="005036FC" w:rsidRPr="004560CB">
        <w:t>.</w:t>
      </w:r>
      <w:r w:rsidR="00E33C1E" w:rsidRPr="004560CB">
        <w:t xml:space="preserve"> The benefit of iterating further in </w:t>
      </w:r>
      <w:r w:rsidR="00F83E08" w:rsidRPr="004560CB">
        <w:t>medium fidelity</w:t>
      </w:r>
      <w:r w:rsidR="00E33C1E" w:rsidRPr="004560CB">
        <w:t xml:space="preserve"> using Figma was that design flaws hidden in the abstractions of the paper sketches showed themselves</w:t>
      </w:r>
      <w:r w:rsidR="00F83E08" w:rsidRPr="004560CB">
        <w:t>, such as text positioning and sizing</w:t>
      </w:r>
      <w:r w:rsidR="00E33C1E" w:rsidRPr="004560CB">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542DF3" w:rsidRPr="004560CB">
        <w:fldChar w:fldCharType="begin"/>
      </w:r>
      <w:r w:rsidR="00542DF3" w:rsidRPr="004560CB">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rsidRPr="004560CB">
        <w:fldChar w:fldCharType="separate"/>
      </w:r>
      <w:r w:rsidR="00542DF3" w:rsidRPr="004560CB">
        <w:rPr>
          <w:noProof/>
        </w:rPr>
        <w:t>(Heer et al., 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lastRenderedPageBreak/>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66B65F6E" w:rsidR="001F4DE9" w:rsidRPr="004560CB" w:rsidRDefault="00A27B95" w:rsidP="00A27B95">
      <w:pPr>
        <w:pStyle w:val="Caption"/>
        <w:jc w:val="center"/>
      </w:pPr>
      <w:bookmarkStart w:id="51" w:name="_Ref133499747"/>
      <w:r w:rsidRPr="004560CB">
        <w:t xml:space="preserve">Figure </w:t>
      </w:r>
      <w:r w:rsidRPr="004560CB">
        <w:fldChar w:fldCharType="begin"/>
      </w:r>
      <w:r w:rsidRPr="004560CB">
        <w:instrText xml:space="preserve"> SEQ Figure \* ARABIC </w:instrText>
      </w:r>
      <w:r w:rsidRPr="004560CB">
        <w:fldChar w:fldCharType="separate"/>
      </w:r>
      <w:r w:rsidR="007B2F3F">
        <w:rPr>
          <w:noProof/>
        </w:rPr>
        <w:t>8</w:t>
      </w:r>
      <w:r w:rsidRPr="004560CB">
        <w:fldChar w:fldCharType="end"/>
      </w:r>
      <w:bookmarkEnd w:id="51"/>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look and fee</w:t>
      </w:r>
      <w:r w:rsidR="006B3E39" w:rsidRPr="004560CB">
        <w:t xml:space="preserve">l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59EA315F" w:rsidR="001F4DE9" w:rsidRPr="004560CB" w:rsidRDefault="00372C84" w:rsidP="00151665">
      <w:r w:rsidRPr="004560CB">
        <w:t>It is necessary to implement in code to prototype more complex interactions that use dynamic input and output where there is an action-reaction relation between the user and prototype</w:t>
      </w:r>
      <w:r w:rsidR="002F2D7C" w:rsidRPr="004560CB">
        <w:t>.</w:t>
      </w:r>
    </w:p>
    <w:p w14:paraId="62B9776E" w14:textId="73A7FB82"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 build upon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7D61B8E2"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 JSON</w:t>
      </w:r>
      <w:r w:rsidR="00C308FF" w:rsidRPr="004560CB">
        <w:t xml:space="preserve"> </w:t>
      </w:r>
      <w:r w:rsidR="00C308FF" w:rsidRPr="004560CB">
        <w:lastRenderedPageBreak/>
        <w:t xml:space="preserve">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 user flow (</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10DB0957" w:rsidR="00BD3120" w:rsidRPr="004560CB" w:rsidRDefault="00BD3120" w:rsidP="00BD3120">
      <w:pPr>
        <w:pStyle w:val="Caption"/>
        <w:jc w:val="center"/>
      </w:pPr>
      <w:bookmarkStart w:id="52" w:name="_Ref133499773"/>
      <w:r w:rsidRPr="004560CB">
        <w:t xml:space="preserve">Figure </w:t>
      </w:r>
      <w:r w:rsidRPr="004560CB">
        <w:fldChar w:fldCharType="begin"/>
      </w:r>
      <w:r w:rsidRPr="004560CB">
        <w:instrText xml:space="preserve"> SEQ Figure \* ARABIC </w:instrText>
      </w:r>
      <w:r w:rsidRPr="004560CB">
        <w:fldChar w:fldCharType="separate"/>
      </w:r>
      <w:r w:rsidR="007B2F3F">
        <w:rPr>
          <w:noProof/>
        </w:rPr>
        <w:t>9</w:t>
      </w:r>
      <w:r w:rsidRPr="004560CB">
        <w:fldChar w:fldCharType="end"/>
      </w:r>
      <w:bookmarkEnd w:id="52"/>
      <w:r w:rsidRPr="004560CB">
        <w:t>. Early functional prototype for</w:t>
      </w:r>
      <w:r w:rsidR="00E3720F" w:rsidRPr="004560CB">
        <w:t xml:space="preserve"> the</w:t>
      </w:r>
      <w:r w:rsidRPr="004560CB">
        <w:t xml:space="preserve"> first user tests</w:t>
      </w:r>
    </w:p>
    <w:p w14:paraId="2CBC92EE" w14:textId="0B287231" w:rsidR="001F4DE9" w:rsidRPr="004560CB" w:rsidRDefault="00D5532B" w:rsidP="00D5532B">
      <w:r w:rsidRPr="004560CB">
        <w:t xml:space="preserve">The data used in the public prototype </w:t>
      </w:r>
      <w:r w:rsidRPr="004560CB">
        <w:fldChar w:fldCharType="begin"/>
      </w:r>
      <w:r w:rsidR="0013118D" w:rsidRPr="004560CB">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rsidRPr="004560CB">
        <w:fldChar w:fldCharType="separate"/>
      </w:r>
      <w:r w:rsidR="0013118D" w:rsidRPr="004560CB">
        <w:rPr>
          <w:noProof/>
        </w:rPr>
        <w:t>(Ingelsten, 2023)</w:t>
      </w:r>
      <w:r w:rsidRPr="004560CB">
        <w:fldChar w:fldCharType="end"/>
      </w:r>
      <w:r w:rsidRPr="004560CB">
        <w:t>(</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53" w:name="_Toc134697508"/>
      <w:r w:rsidRPr="004560CB">
        <w:rPr>
          <w:lang w:val="en-GB"/>
        </w:rPr>
        <w:t>Usability testing</w:t>
      </w:r>
      <w:bookmarkEnd w:id="53"/>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w:t>
      </w:r>
      <w:r w:rsidR="00EE34CE" w:rsidRPr="004560CB">
        <w:lastRenderedPageBreak/>
        <w:t xml:space="preserve">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2B88AEBF"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 more clearly in their feedback and</w:t>
      </w:r>
      <w:r w:rsidR="006D469E" w:rsidRPr="004560CB">
        <w:t xml:space="preserve"> have the possibility to ask questions.</w:t>
      </w:r>
      <w:r w:rsidR="00984315" w:rsidRPr="004560CB">
        <w:t xml:space="preserve"> Another benefit of having the users speak during the interaction </w:t>
      </w:r>
      <w:r w:rsidR="00303FFF" w:rsidRPr="004560CB">
        <w:t>(</w:t>
      </w:r>
      <w:r w:rsidR="00984315" w:rsidRPr="004560CB">
        <w:rPr>
          <w:i/>
          <w:iCs/>
        </w:rPr>
        <w:t>Concurrent Think-Aloud</w:t>
      </w:r>
      <w:r w:rsidR="00984315" w:rsidRPr="004560CB">
        <w:t xml:space="preserve"> </w:t>
      </w:r>
      <w:r w:rsidR="00984315" w:rsidRPr="004560CB">
        <w:fldChar w:fldCharType="begin"/>
      </w:r>
      <w:r w:rsidR="00984315" w:rsidRPr="004560CB">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sidRPr="004560CB">
        <w:fldChar w:fldCharType="separate"/>
      </w:r>
      <w:r w:rsidR="00984315" w:rsidRPr="004560CB">
        <w:rPr>
          <w:noProof/>
        </w:rPr>
        <w:t>(Martin &amp; Hanington, 2012)</w:t>
      </w:r>
      <w:r w:rsidR="00984315" w:rsidRPr="004560CB">
        <w:fldChar w:fldCharType="end"/>
      </w:r>
      <w:r w:rsidR="00303FFF" w:rsidRPr="004560CB">
        <w:t>)</w:t>
      </w:r>
      <w:r w:rsidR="00DF3905" w:rsidRPr="004560CB">
        <w:t xml:space="preserve"> </w:t>
      </w:r>
      <w:r w:rsidR="00D708C6" w:rsidRPr="004560CB">
        <w:t>compared to</w:t>
      </w:r>
      <w:r w:rsidR="00DF3905" w:rsidRPr="004560CB">
        <w:t xml:space="preserve"> vocalizing after the fact</w:t>
      </w:r>
      <w:r w:rsidR="006F60A5" w:rsidRPr="004560CB">
        <w:t xml:space="preserve"> (</w:t>
      </w:r>
      <w:r w:rsidR="006F60A5" w:rsidRPr="004560CB">
        <w:rPr>
          <w:i/>
          <w:iCs/>
        </w:rPr>
        <w:t xml:space="preserve">Retrospective Think-Aloud </w:t>
      </w:r>
      <w:r w:rsidR="006F60A5" w:rsidRPr="004560CB">
        <w:rPr>
          <w:i/>
          <w:iCs/>
        </w:rPr>
        <w:fldChar w:fldCharType="begin"/>
      </w:r>
      <w:r w:rsidR="006F60A5" w:rsidRPr="004560CB">
        <w:rPr>
          <w:i/>
          <w:iC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sidRPr="004560CB">
        <w:rPr>
          <w:i/>
          <w:iCs/>
        </w:rPr>
        <w:fldChar w:fldCharType="separate"/>
      </w:r>
      <w:r w:rsidR="006F60A5" w:rsidRPr="004560CB">
        <w:rPr>
          <w:i/>
          <w:iCs/>
          <w:noProof/>
        </w:rPr>
        <w:t>(Martin &amp; Hanington, 2012)</w:t>
      </w:r>
      <w:r w:rsidR="006F60A5" w:rsidRPr="004560CB">
        <w:rPr>
          <w:i/>
          <w:iCs/>
        </w:rPr>
        <w:fldChar w:fldCharType="end"/>
      </w:r>
      <w:r w:rsidR="006F60A5" w:rsidRPr="004560CB">
        <w:t>)</w:t>
      </w:r>
      <w:r w:rsidR="003122E6" w:rsidRPr="004560CB">
        <w:t xml:space="preserve"> is that you then rely on the user’s ability to recall past thoughts and impressions </w:t>
      </w:r>
      <w:r w:rsidR="003122E6" w:rsidRPr="004560CB">
        <w:fldChar w:fldCharType="begin"/>
      </w:r>
      <w:r w:rsidR="003122E6" w:rsidRPr="004560CB">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sidRPr="004560CB">
        <w:fldChar w:fldCharType="separate"/>
      </w:r>
      <w:r w:rsidR="003122E6" w:rsidRPr="004560CB">
        <w:rPr>
          <w:noProof/>
        </w:rPr>
        <w:t>(Holzinger, 2005)</w:t>
      </w:r>
      <w:r w:rsidR="003122E6" w:rsidRPr="004560CB">
        <w:fldChar w:fldCharType="end"/>
      </w:r>
      <w:r w:rsidR="00DF3905" w:rsidRPr="004560CB">
        <w:t>.</w:t>
      </w:r>
    </w:p>
    <w:p w14:paraId="7027BA3C" w14:textId="6CEA91DA" w:rsidR="00E96017" w:rsidRPr="004560CB" w:rsidRDefault="007965CE" w:rsidP="00151665">
      <w:pPr>
        <w:pStyle w:val="Heading3"/>
      </w:pPr>
      <w:bookmarkStart w:id="54" w:name="_Toc134697509"/>
      <w:r w:rsidRPr="004560CB">
        <w:t>Testing with users</w:t>
      </w:r>
      <w:bookmarkEnd w:id="54"/>
    </w:p>
    <w:p w14:paraId="56503948" w14:textId="6DD1747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Pr="004560CB">
        <w:t>iteration between sessions.</w:t>
      </w:r>
    </w:p>
    <w:p w14:paraId="77C59199" w14:textId="0A415C14" w:rsidR="00B86131" w:rsidRPr="004560CB" w:rsidRDefault="00B86131" w:rsidP="005E2B1E">
      <w:r w:rsidRPr="004560CB">
        <w:t xml:space="preserve">The </w:t>
      </w:r>
      <w:r w:rsidR="00FB4F9A" w:rsidRPr="004560CB">
        <w:t>user test process</w:t>
      </w:r>
      <w:r w:rsidRPr="004560CB">
        <w:t xml:space="preserve"> was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5B60E2E6"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last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55" w:name="_Toc134697510"/>
      <w:r w:rsidRPr="004560CB">
        <w:t>Iterating on the design</w:t>
      </w:r>
      <w:bookmarkEnd w:id="55"/>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lastRenderedPageBreak/>
        <w:t>Generation 1</w:t>
      </w:r>
    </w:p>
    <w:p w14:paraId="23930C45" w14:textId="77777777" w:rsidR="004400E0" w:rsidRPr="004560CB" w:rsidRDefault="004400E0" w:rsidP="004400E0">
      <w:r w:rsidRPr="004560CB">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37A813E4"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1D398B" w:rsidRPr="004560CB">
        <w:t xml:space="preserve">Figure </w:t>
      </w:r>
      <w:r w:rsidR="001D398B">
        <w:rPr>
          <w:noProof/>
        </w:rPr>
        <w:t>10</w:t>
      </w:r>
      <w:r w:rsidR="009B2394" w:rsidRPr="004560CB">
        <w:fldChar w:fldCharType="end"/>
      </w:r>
      <w:r w:rsidRPr="004560CB">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Pr="004560CB" w:rsidRDefault="004400E0" w:rsidP="004400E0">
      <w:r w:rsidRPr="004560CB">
        <w:t>Overall, end users enjoyed the prototype conceptually, although not visually, and could see how it could be implemented into their workflow. One user said regarding the difference of this type of visualisation compared to the Excel sheets they are accustomed to: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13BD29FA" w:rsidR="0051488E" w:rsidRPr="004560CB" w:rsidRDefault="009B2394" w:rsidP="009B2394">
      <w:pPr>
        <w:pStyle w:val="Caption"/>
        <w:jc w:val="center"/>
      </w:pPr>
      <w:bookmarkStart w:id="56" w:name="_Ref134035232"/>
      <w:r w:rsidRPr="004560CB">
        <w:t xml:space="preserve">Figure </w:t>
      </w:r>
      <w:r w:rsidRPr="004560CB">
        <w:fldChar w:fldCharType="begin"/>
      </w:r>
      <w:r w:rsidRPr="004560CB">
        <w:instrText xml:space="preserve"> SEQ Figure \* ARABIC </w:instrText>
      </w:r>
      <w:r w:rsidRPr="004560CB">
        <w:fldChar w:fldCharType="separate"/>
      </w:r>
      <w:r w:rsidR="007B2F3F">
        <w:rPr>
          <w:noProof/>
        </w:rPr>
        <w:t>10</w:t>
      </w:r>
      <w:r w:rsidRPr="004560CB">
        <w:fldChar w:fldCharType="end"/>
      </w:r>
      <w:bookmarkEnd w:id="56"/>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77777777"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w:t>
      </w:r>
      <w:r w:rsidRPr="004560CB">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74F11D1E"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42DBAE97"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1</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lastRenderedPageBreak/>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3375E892"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2</w:t>
      </w:r>
      <w:r w:rsidRPr="004560CB">
        <w:fldChar w:fldCharType="end"/>
      </w:r>
      <w:r w:rsidRPr="004560CB">
        <w:t>. Gen 3 unfiltered (left) and filtered (right).</w:t>
      </w:r>
    </w:p>
    <w:p w14:paraId="00B04B5A" w14:textId="7F652AD3" w:rsidR="0051488E" w:rsidRPr="004560CB" w:rsidRDefault="0051488E" w:rsidP="0051488E">
      <w:pPr>
        <w:pStyle w:val="Heading4"/>
      </w:pPr>
      <w:r w:rsidRPr="004560CB">
        <w:t>Generation 4</w:t>
      </w:r>
    </w:p>
    <w:p w14:paraId="5D17FBB9" w14:textId="344406B5" w:rsidR="0051488E" w:rsidRPr="004560CB" w:rsidRDefault="00D573C5" w:rsidP="0051488E">
      <w:r w:rsidRPr="004560CB">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1D398B" w:rsidRPr="001D398B">
        <w:rPr>
          <w:i/>
          <w:iCs/>
        </w:rPr>
        <w:t>Proof of Conce</w:t>
      </w:r>
      <w:r w:rsidR="00F86072" w:rsidRPr="004560CB">
        <w:rPr>
          <w:i/>
          <w:iCs/>
        </w:rPr>
        <w:fldChar w:fldCharType="end"/>
      </w:r>
      <w:r w:rsidR="006871F5" w:rsidRPr="004560CB">
        <w:rPr>
          <w:i/>
          <w:iCs/>
        </w:rPr>
        <w:t>pt</w:t>
      </w:r>
      <w:r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4BB5A702"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3</w:t>
      </w:r>
      <w:r w:rsidRPr="004560CB">
        <w:fldChar w:fldCharType="end"/>
      </w:r>
      <w:r w:rsidRPr="004560CB">
        <w:t>. Gen 4 unfiltered (left) and filtered (right).</w:t>
      </w:r>
    </w:p>
    <w:p w14:paraId="4999E1A4" w14:textId="20065C14" w:rsidR="00633611" w:rsidRPr="004560CB" w:rsidRDefault="00633611" w:rsidP="00633611">
      <w:pPr>
        <w:pStyle w:val="Heading4"/>
      </w:pPr>
      <w:r w:rsidRPr="004560CB">
        <w:lastRenderedPageBreak/>
        <w:t>Figma prototypes</w:t>
      </w:r>
    </w:p>
    <w:p w14:paraId="3DD156FA" w14:textId="77777777" w:rsidR="00A2733F" w:rsidRPr="004560CB" w:rsidRDefault="00A2733F" w:rsidP="00A2733F">
      <w:pPr>
        <w:keepNext/>
        <w:jc w:val="center"/>
      </w:pPr>
      <w:r w:rsidRPr="004560CB">
        <w:rPr>
          <w:noProof/>
        </w:rPr>
        <w:drawing>
          <wp:inline distT="0" distB="0" distL="0" distR="0" wp14:anchorId="32CBEAB7" wp14:editId="6AFE75C3">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a:ext>
                      </a:extLst>
                    </a:blip>
                    <a:stretch>
                      <a:fillRect/>
                    </a:stretch>
                  </pic:blipFill>
                  <pic:spPr>
                    <a:xfrm>
                      <a:off x="0" y="0"/>
                      <a:ext cx="4974691" cy="4314983"/>
                    </a:xfrm>
                    <a:prstGeom prst="rect">
                      <a:avLst/>
                    </a:prstGeom>
                  </pic:spPr>
                </pic:pic>
              </a:graphicData>
            </a:graphic>
          </wp:inline>
        </w:drawing>
      </w:r>
    </w:p>
    <w:p w14:paraId="76DA1D53" w14:textId="1CE0A52B" w:rsidR="00A2733F" w:rsidRPr="004560CB" w:rsidRDefault="00A2733F" w:rsidP="00A2733F">
      <w:pPr>
        <w:pStyle w:val="Caption"/>
        <w:jc w:val="center"/>
      </w:pPr>
      <w:bookmarkStart w:id="57" w:name="_Ref133499820"/>
      <w:r w:rsidRPr="004560CB">
        <w:t xml:space="preserve">Figure </w:t>
      </w:r>
      <w:r w:rsidRPr="004560CB">
        <w:fldChar w:fldCharType="begin"/>
      </w:r>
      <w:r w:rsidRPr="004560CB">
        <w:instrText xml:space="preserve"> SEQ Figure \* ARABIC </w:instrText>
      </w:r>
      <w:r w:rsidRPr="004560CB">
        <w:fldChar w:fldCharType="separate"/>
      </w:r>
      <w:r w:rsidR="007B2F3F">
        <w:rPr>
          <w:noProof/>
        </w:rPr>
        <w:t>14</w:t>
      </w:r>
      <w:r w:rsidRPr="004560CB">
        <w:fldChar w:fldCharType="end"/>
      </w:r>
      <w:bookmarkEnd w:id="57"/>
      <w:r w:rsidRPr="004560CB">
        <w:t>. Visual Figma prototypes. (1) Area’s overlapping selection, (2) Process selection, (3) User overlap, (4) Manual editing of solutions, (5) Solution changes over time, future/past</w:t>
      </w:r>
    </w:p>
    <w:p w14:paraId="15C09D4D" w14:textId="3DEB5752" w:rsidR="001F2C83" w:rsidRPr="004560CB" w:rsidRDefault="007A3B66" w:rsidP="007A3B66">
      <w:pPr>
        <w:pStyle w:val="ListParagraph"/>
        <w:numPr>
          <w:ilvl w:val="0"/>
          <w:numId w:val="29"/>
        </w:numPr>
      </w:pPr>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 However, in the way implemented (</w:t>
      </w:r>
      <w:r w:rsidR="001F3EDC" w:rsidRPr="004560CB">
        <w:fldChar w:fldCharType="begin"/>
      </w:r>
      <w:r w:rsidR="001F3EDC" w:rsidRPr="004560CB">
        <w:instrText xml:space="preserve"> REF _Ref133499820 \h </w:instrText>
      </w:r>
      <w:r w:rsidR="001F3EDC" w:rsidRPr="004560CB">
        <w:fldChar w:fldCharType="separate"/>
      </w:r>
      <w:r w:rsidR="001D398B" w:rsidRPr="004560CB">
        <w:t xml:space="preserve">Figure </w:t>
      </w:r>
      <w:r w:rsidR="001D398B">
        <w:rPr>
          <w:noProof/>
        </w:rPr>
        <w:t>14</w:t>
      </w:r>
      <w:r w:rsidR="001F3EDC" w:rsidRPr="004560CB">
        <w:fldChar w:fldCharType="end"/>
      </w:r>
      <w:r w:rsidRPr="004560CB">
        <w:t xml:space="preserve">, picture 1)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5DCCB07B" w14:textId="6FEEFC75" w:rsidR="007A3B66" w:rsidRPr="004560CB" w:rsidRDefault="00CE7F7A" w:rsidP="007A3B66">
      <w:pPr>
        <w:pStyle w:val="ListParagraph"/>
        <w:numPr>
          <w:ilvl w:val="0"/>
          <w:numId w:val="29"/>
        </w:numPr>
      </w:pPr>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61924D1" w14:textId="204C3EB6" w:rsidR="00F975D2" w:rsidRPr="004560CB" w:rsidRDefault="00AF25F1" w:rsidP="007A3B66">
      <w:pPr>
        <w:pStyle w:val="ListParagraph"/>
        <w:numPr>
          <w:ilvl w:val="0"/>
          <w:numId w:val="29"/>
        </w:numPr>
      </w:pPr>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 xml:space="preserve">understood the distinctions and overlapping users in the example, </w:t>
      </w:r>
      <w:r w:rsidR="00CE7F7A" w:rsidRPr="004560CB">
        <w:lastRenderedPageBreak/>
        <w:t>and several stated how this would allow them to understand the solution user’s workflow better</w:t>
      </w:r>
      <w:r w:rsidRPr="004560CB">
        <w:t>.</w:t>
      </w:r>
    </w:p>
    <w:p w14:paraId="7556FAC5" w14:textId="73B1A40C" w:rsidR="00AF25F1" w:rsidRPr="004560CB" w:rsidRDefault="007476D0" w:rsidP="007A3B66">
      <w:pPr>
        <w:pStyle w:val="ListParagraph"/>
        <w:numPr>
          <w:ilvl w:val="0"/>
          <w:numId w:val="29"/>
        </w:numPr>
      </w:pPr>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68E8D495" w14:textId="6B642E57" w:rsidR="007476D0" w:rsidRPr="004560CB" w:rsidRDefault="00816323" w:rsidP="007A3B66">
      <w:pPr>
        <w:pStyle w:val="ListParagraph"/>
        <w:numPr>
          <w:ilvl w:val="0"/>
          <w:numId w:val="29"/>
        </w:numPr>
      </w:pPr>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457F2E2A" w:rsidR="000505CE" w:rsidRPr="004560CB" w:rsidRDefault="000505CE" w:rsidP="000505CE">
      <w:pPr>
        <w:pStyle w:val="Heading1"/>
        <w:rPr>
          <w:lang w:val="en-GB"/>
        </w:rPr>
      </w:pPr>
      <w:bookmarkStart w:id="58" w:name="_Ref134038761"/>
      <w:bookmarkStart w:id="59" w:name="_Ref134277932"/>
      <w:bookmarkStart w:id="60" w:name="_Toc134697511"/>
      <w:r w:rsidRPr="004560CB">
        <w:rPr>
          <w:lang w:val="en-GB"/>
        </w:rPr>
        <w:t>Proof of Conce</w:t>
      </w:r>
      <w:bookmarkEnd w:id="58"/>
      <w:r w:rsidR="001C0002" w:rsidRPr="004560CB">
        <w:rPr>
          <w:lang w:val="en-GB"/>
        </w:rPr>
        <w:t>pt</w:t>
      </w:r>
      <w:bookmarkEnd w:id="59"/>
      <w:bookmarkEnd w:id="60"/>
    </w:p>
    <w:p w14:paraId="38DF76EB" w14:textId="6FE1E877"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37A6F" w:rsidRPr="007E710E">
        <w:t xml:space="preserve"> prototype</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drawing>
          <wp:inline distT="0" distB="0" distL="0" distR="0" wp14:anchorId="1C4C70AE" wp14:editId="3B8B8466">
            <wp:extent cx="3604994" cy="3600000"/>
            <wp:effectExtent l="0" t="0" r="1905"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rotWithShape="1">
                    <a:blip r:embed="rId27" cstate="print">
                      <a:extLst>
                        <a:ext uri="{28A0092B-C50C-407E-A947-70E740481C1C}">
                          <a14:useLocalDpi xmlns:a14="http://schemas.microsoft.com/office/drawing/2010/main"/>
                        </a:ext>
                      </a:extLst>
                    </a:blip>
                    <a:srcRect l="-20" r="-20"/>
                    <a:stretch/>
                  </pic:blipFill>
                  <pic:spPr>
                    <a:xfrm>
                      <a:off x="0" y="0"/>
                      <a:ext cx="3604994" cy="3600000"/>
                    </a:xfrm>
                    <a:prstGeom prst="rect">
                      <a:avLst/>
                    </a:prstGeom>
                  </pic:spPr>
                </pic:pic>
              </a:graphicData>
            </a:graphic>
          </wp:inline>
        </w:drawing>
      </w:r>
    </w:p>
    <w:p w14:paraId="7E1BDD88" w14:textId="2687496D" w:rsidR="00C410DF" w:rsidRPr="004560CB" w:rsidRDefault="00EA6B6C" w:rsidP="00EA6B6C">
      <w:pPr>
        <w:pStyle w:val="Caption"/>
        <w:jc w:val="center"/>
      </w:pPr>
      <w:bookmarkStart w:id="61" w:name="_Ref134698766"/>
      <w:r>
        <w:t xml:space="preserve">Figure </w:t>
      </w:r>
      <w:r>
        <w:fldChar w:fldCharType="begin"/>
      </w:r>
      <w:r>
        <w:instrText xml:space="preserve"> SEQ Figure \* ARABIC </w:instrText>
      </w:r>
      <w:r>
        <w:fldChar w:fldCharType="separate"/>
      </w:r>
      <w:r w:rsidR="007B2F3F">
        <w:rPr>
          <w:noProof/>
        </w:rPr>
        <w:t>15</w:t>
      </w:r>
      <w:r>
        <w:fldChar w:fldCharType="end"/>
      </w:r>
      <w:bookmarkEnd w:id="61"/>
      <w:r>
        <w:t>. The primary environment of the application.</w:t>
      </w:r>
    </w:p>
    <w:p w14:paraId="53612010" w14:textId="222654C5" w:rsidR="00C410DF" w:rsidRPr="00905A24" w:rsidRDefault="00682613" w:rsidP="00C410DF">
      <w:pPr>
        <w:rPr>
          <w:iCs/>
        </w:rPr>
      </w:pPr>
      <w:r w:rsidRPr="004560CB">
        <w:lastRenderedPageBreak/>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490043">
        <w:t xml:space="preserve">Figure </w:t>
      </w:r>
      <w:r w:rsidR="00490043">
        <w:rPr>
          <w:noProof/>
        </w:rPr>
        <w:t>15</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43B01E4F">
            <wp:extent cx="3604500" cy="3600000"/>
            <wp:effectExtent l="0" t="0" r="254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8"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853FE46" w14:textId="37C8BCEC" w:rsidR="005040DE" w:rsidRPr="004560CB" w:rsidRDefault="007F67D4" w:rsidP="007F67D4">
      <w:pPr>
        <w:pStyle w:val="Caption"/>
        <w:jc w:val="center"/>
      </w:pPr>
      <w:bookmarkStart w:id="62" w:name="_Ref134698809"/>
      <w:r>
        <w:t xml:space="preserve">Figure </w:t>
      </w:r>
      <w:r>
        <w:fldChar w:fldCharType="begin"/>
      </w:r>
      <w:r>
        <w:instrText xml:space="preserve"> SEQ Figure \* ARABIC </w:instrText>
      </w:r>
      <w:r>
        <w:fldChar w:fldCharType="separate"/>
      </w:r>
      <w:r w:rsidR="007B2F3F">
        <w:rPr>
          <w:noProof/>
        </w:rPr>
        <w:t>16</w:t>
      </w:r>
      <w:r>
        <w:fldChar w:fldCharType="end"/>
      </w:r>
      <w:bookmarkEnd w:id="62"/>
      <w:r>
        <w:t>. Information about each solution is in a selectable drawer.</w:t>
      </w:r>
    </w:p>
    <w:p w14:paraId="5B3CA2EC" w14:textId="302FB175" w:rsidR="00506ED2" w:rsidRPr="004560CB" w:rsidRDefault="00157767" w:rsidP="00456AF0">
      <w:r w:rsidRPr="004560CB">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DF44A4">
        <w:t xml:space="preserve">Figure </w:t>
      </w:r>
      <w:r w:rsidR="00DF44A4">
        <w:rPr>
          <w:noProof/>
        </w:rPr>
        <w:t>16</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A08241E" w:rsidR="003E16FA" w:rsidRPr="004560CB" w:rsidRDefault="003E16FA" w:rsidP="00440D7D">
      <w:pPr>
        <w:keepNext/>
      </w:pPr>
    </w:p>
    <w:p w14:paraId="6B309B63" w14:textId="77777777" w:rsidR="00917903" w:rsidRDefault="00EB01D7" w:rsidP="00917903">
      <w:pPr>
        <w:keepNext/>
        <w:jc w:val="center"/>
      </w:pPr>
      <w:r w:rsidRPr="004560CB">
        <w:rPr>
          <w:noProof/>
        </w:rPr>
        <w:drawing>
          <wp:inline distT="0" distB="0" distL="0" distR="0" wp14:anchorId="74776ADA" wp14:editId="4A69220F">
            <wp:extent cx="3604500" cy="3600000"/>
            <wp:effectExtent l="0" t="0" r="254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29"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BB31AEC" w14:textId="752D5470" w:rsidR="007E710E" w:rsidRDefault="00917903" w:rsidP="00917903">
      <w:pPr>
        <w:pStyle w:val="Caption"/>
        <w:jc w:val="center"/>
      </w:pPr>
      <w:bookmarkStart w:id="63" w:name="_Ref134698917"/>
      <w:r>
        <w:t xml:space="preserve">Figure </w:t>
      </w:r>
      <w:r>
        <w:fldChar w:fldCharType="begin"/>
      </w:r>
      <w:r>
        <w:instrText xml:space="preserve"> SEQ Figure \* ARABIC </w:instrText>
      </w:r>
      <w:r>
        <w:fldChar w:fldCharType="separate"/>
      </w:r>
      <w:r w:rsidR="007B2F3F">
        <w:rPr>
          <w:noProof/>
        </w:rPr>
        <w:t>17</w:t>
      </w:r>
      <w:r>
        <w:fldChar w:fldCharType="end"/>
      </w:r>
      <w:bookmarkEnd w:id="63"/>
      <w:r>
        <w:t>. Every solution sends and receives different types of data.</w:t>
      </w:r>
    </w:p>
    <w:p w14:paraId="4CDCFC42" w14:textId="7ADE7420"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917903">
        <w:t xml:space="preserve">Figure </w:t>
      </w:r>
      <w:r w:rsidR="00917903">
        <w:rPr>
          <w:noProof/>
        </w:rPr>
        <w:t>17</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288541A7">
            <wp:extent cx="3603175" cy="3600000"/>
            <wp:effectExtent l="0" t="0" r="381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0" cstate="print">
                      <a:extLst>
                        <a:ext uri="{28A0092B-C50C-407E-A947-70E740481C1C}">
                          <a14:useLocalDpi xmlns:a14="http://schemas.microsoft.com/office/drawing/2010/main"/>
                        </a:ext>
                      </a:extLst>
                    </a:blip>
                    <a:stretch>
                      <a:fillRect/>
                    </a:stretch>
                  </pic:blipFill>
                  <pic:spPr>
                    <a:xfrm>
                      <a:off x="0" y="0"/>
                      <a:ext cx="3603175" cy="3600000"/>
                    </a:xfrm>
                    <a:prstGeom prst="rect">
                      <a:avLst/>
                    </a:prstGeom>
                  </pic:spPr>
                </pic:pic>
              </a:graphicData>
            </a:graphic>
          </wp:inline>
        </w:drawing>
      </w:r>
    </w:p>
    <w:p w14:paraId="0D400D9D" w14:textId="678B01D0" w:rsidR="008A54B0" w:rsidRDefault="00290E34" w:rsidP="00290E34">
      <w:pPr>
        <w:pStyle w:val="Caption"/>
        <w:jc w:val="center"/>
      </w:pPr>
      <w:bookmarkStart w:id="64" w:name="_Ref134698968"/>
      <w:r>
        <w:t xml:space="preserve">Figure </w:t>
      </w:r>
      <w:r>
        <w:fldChar w:fldCharType="begin"/>
      </w:r>
      <w:r>
        <w:instrText xml:space="preserve"> SEQ Figure \* ARABIC </w:instrText>
      </w:r>
      <w:r>
        <w:fldChar w:fldCharType="separate"/>
      </w:r>
      <w:r w:rsidR="007B2F3F">
        <w:rPr>
          <w:noProof/>
        </w:rPr>
        <w:t>18</w:t>
      </w:r>
      <w:r>
        <w:fldChar w:fldCharType="end"/>
      </w:r>
      <w:bookmarkEnd w:id="64"/>
      <w:r>
        <w:t>. Filters based on user research.</w:t>
      </w:r>
    </w:p>
    <w:p w14:paraId="5FA88D05" w14:textId="12CAF0A2" w:rsidR="00407496" w:rsidRPr="004560CB" w:rsidRDefault="006D6740" w:rsidP="00407496">
      <w:r w:rsidRPr="004560CB">
        <w:t xml:space="preserve">The buttons on the top of the screen </w:t>
      </w:r>
      <w:r w:rsidR="00AE5C2B" w:rsidRPr="004560CB">
        <w:t>open</w:t>
      </w:r>
      <w:r w:rsidRPr="004560CB">
        <w:t xml:space="preserve"> filtering options for the user to pick between (</w:t>
      </w:r>
      <w:r w:rsidR="001B5AF0">
        <w:fldChar w:fldCharType="begin"/>
      </w:r>
      <w:r w:rsidR="001B5AF0">
        <w:instrText xml:space="preserve"> REF _Ref134698968 \h </w:instrText>
      </w:r>
      <w:r w:rsidR="001B5AF0">
        <w:fldChar w:fldCharType="separate"/>
      </w:r>
      <w:r w:rsidR="001B5AF0">
        <w:t xml:space="preserve">Figure </w:t>
      </w:r>
      <w:r w:rsidR="001B5AF0">
        <w:rPr>
          <w:noProof/>
        </w:rPr>
        <w:t>18</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AA5863">
            <wp:extent cx="3603406" cy="3600000"/>
            <wp:effectExtent l="0" t="0" r="381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1"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25E82CFE" w14:textId="58628447" w:rsidR="00407496" w:rsidRPr="004560CB" w:rsidRDefault="00EA7A98" w:rsidP="00EA7A98">
      <w:pPr>
        <w:pStyle w:val="Caption"/>
        <w:jc w:val="center"/>
      </w:pPr>
      <w:bookmarkStart w:id="65" w:name="_Ref134699014"/>
      <w:r>
        <w:t xml:space="preserve">Figure </w:t>
      </w:r>
      <w:r>
        <w:fldChar w:fldCharType="begin"/>
      </w:r>
      <w:r>
        <w:instrText xml:space="preserve"> SEQ Figure \* ARABIC </w:instrText>
      </w:r>
      <w:r>
        <w:fldChar w:fldCharType="separate"/>
      </w:r>
      <w:r w:rsidR="007B2F3F">
        <w:rPr>
          <w:noProof/>
        </w:rPr>
        <w:t>19</w:t>
      </w:r>
      <w:r>
        <w:fldChar w:fldCharType="end"/>
      </w:r>
      <w:bookmarkEnd w:id="65"/>
      <w:r>
        <w:t>. Multiple methods to gain access to information.</w:t>
      </w:r>
    </w:p>
    <w:p w14:paraId="6724187A" w14:textId="5C85984E"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794A85">
        <w:t xml:space="preserve">Figure </w:t>
      </w:r>
      <w:r w:rsidR="00794A85">
        <w:rPr>
          <w:noProof/>
        </w:rPr>
        <w:t>19</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56AD04FD">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2"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57C37456" w14:textId="23960A54" w:rsidR="00DF4659" w:rsidRDefault="007B2F3F" w:rsidP="007B2F3F">
      <w:pPr>
        <w:pStyle w:val="Caption"/>
        <w:jc w:val="center"/>
      </w:pPr>
      <w:bookmarkStart w:id="66" w:name="_Ref134699054"/>
      <w:r>
        <w:t xml:space="preserve">Figure </w:t>
      </w:r>
      <w:r>
        <w:fldChar w:fldCharType="begin"/>
      </w:r>
      <w:r>
        <w:instrText xml:space="preserve"> SEQ Figure \* ARABIC </w:instrText>
      </w:r>
      <w:r>
        <w:fldChar w:fldCharType="separate"/>
      </w:r>
      <w:r>
        <w:rPr>
          <w:noProof/>
        </w:rPr>
        <w:t>20</w:t>
      </w:r>
      <w:r>
        <w:fldChar w:fldCharType="end"/>
      </w:r>
      <w:bookmarkEnd w:id="66"/>
      <w:r>
        <w:t>. Meta-information about the application to help users.</w:t>
      </w:r>
    </w:p>
    <w:p w14:paraId="6E7F32FC" w14:textId="0DB5266F"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7B2F3F">
        <w:t xml:space="preserve">Figure </w:t>
      </w:r>
      <w:r w:rsidR="007B2F3F">
        <w:rPr>
          <w:noProof/>
        </w:rPr>
        <w:t>20</w:t>
      </w:r>
      <w:r w:rsidR="007B2F3F">
        <w:fldChar w:fldCharType="end"/>
      </w:r>
      <w:r w:rsidR="007B2F3F">
        <w:t>)</w:t>
      </w:r>
      <w:r w:rsidRPr="004560CB">
        <w:t>.</w:t>
      </w:r>
    </w:p>
    <w:p w14:paraId="0F793BCA" w14:textId="2C143CA4"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5C7C22">
        <w:fldChar w:fldCharType="begin"/>
      </w:r>
      <w:r w:rsidR="005C7C22">
        <w:instrText xml:space="preserve"> REF _Ref134701407 \h </w:instrText>
      </w:r>
      <w:r w:rsidR="005C7C22">
        <w:fldChar w:fldCharType="separate"/>
      </w:r>
      <w:r w:rsidR="005C7C22">
        <w:t xml:space="preserve">Table </w:t>
      </w:r>
      <w:r w:rsidR="005C7C22">
        <w:rPr>
          <w:noProof/>
        </w:rPr>
        <w:t>10</w:t>
      </w:r>
      <w:r w:rsidR="005C7C22">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43139BC6" w:rsidR="005C7C22" w:rsidRDefault="005C7C22" w:rsidP="002D3D4E">
      <w:pPr>
        <w:pStyle w:val="Caption"/>
        <w:jc w:val="center"/>
      </w:pPr>
      <w:bookmarkStart w:id="67" w:name="_Ref134701407"/>
      <w:bookmarkStart w:id="68" w:name="_Toc134697512"/>
      <w:r>
        <w:t xml:space="preserve">Table </w:t>
      </w:r>
      <w:r>
        <w:fldChar w:fldCharType="begin"/>
      </w:r>
      <w:r>
        <w:instrText xml:space="preserve"> SEQ Table \* ARABIC </w:instrText>
      </w:r>
      <w:r>
        <w:fldChar w:fldCharType="separate"/>
      </w:r>
      <w:r>
        <w:rPr>
          <w:noProof/>
        </w:rPr>
        <w:t>10</w:t>
      </w:r>
      <w:r>
        <w:fldChar w:fldCharType="end"/>
      </w:r>
      <w:bookmarkEnd w:id="67"/>
      <w:r>
        <w:t>. The PoC described through Huron et al.'s (2014) components &amp; processes.</w:t>
      </w:r>
    </w:p>
    <w:p w14:paraId="691DCBB6" w14:textId="53D51D54" w:rsidR="009B2C81" w:rsidRPr="004560CB" w:rsidRDefault="00DA536C" w:rsidP="009B2C81">
      <w:pPr>
        <w:pStyle w:val="Heading1"/>
        <w:rPr>
          <w:lang w:val="en-GB"/>
        </w:rPr>
      </w:pPr>
      <w:bookmarkStart w:id="69" w:name="_Ref134714952"/>
      <w:r w:rsidRPr="004560CB">
        <w:rPr>
          <w:lang w:val="en-GB"/>
        </w:rPr>
        <w:t>Discussion</w:t>
      </w:r>
      <w:bookmarkEnd w:id="68"/>
      <w:bookmarkEnd w:id="69"/>
    </w:p>
    <w:p w14:paraId="5836A27A" w14:textId="386FBA43" w:rsidR="00255515" w:rsidRPr="004560CB" w:rsidRDefault="009063A4" w:rsidP="00255515">
      <w:pPr>
        <w:pStyle w:val="Heading2"/>
        <w:rPr>
          <w:lang w:val="en-GB"/>
        </w:rPr>
      </w:pPr>
      <w:bookmarkStart w:id="70" w:name="_Toc134697513"/>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70"/>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w:t>
      </w:r>
      <w:proofErr w:type="gramStart"/>
      <w:r w:rsidRPr="004560CB">
        <w:t>this, and</w:t>
      </w:r>
      <w:proofErr w:type="gramEnd"/>
      <w:r w:rsidRPr="004560CB">
        <w:t xml:space="preserve"> whom does it affect?  </w:t>
      </w:r>
    </w:p>
    <w:p w14:paraId="5AE83856" w14:textId="4A21BF87" w:rsidR="00462F57" w:rsidRDefault="00B7753F" w:rsidP="00742E8B">
      <w:r>
        <w:lastRenderedPageBreak/>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2B449311" w:rsidR="00DE7A41" w:rsidRDefault="00D5779F" w:rsidP="00742E8B">
      <w:r>
        <w:t xml:space="preserve">As 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w:t>
      </w:r>
      <w:r w:rsidR="002D0A27">
        <w:t>specialised</w:t>
      </w:r>
      <w:r w:rsidR="001627EF">
        <w:t xml:space="preserve"> user-centred design</w:t>
      </w:r>
      <w:r w:rsidR="002D0A27">
        <w:t>s</w:t>
      </w:r>
      <w:r w:rsidR="001627EF">
        <w:t xml:space="preserve"> in VIS. I see an opportunity for </w:t>
      </w:r>
      <w:r w:rsidR="007D677C">
        <w:t xml:space="preserve">Interaction Design to </w:t>
      </w:r>
      <w:r w:rsidR="002979A5">
        <w:t xml:space="preserve">bridge this gap and provide methodology and </w:t>
      </w:r>
      <w:r w:rsidR="008A1C3D">
        <w:t>projects.</w:t>
      </w:r>
      <w:r w:rsidR="00D50906">
        <w:t xml:space="preserve"> </w:t>
      </w:r>
      <w:r w:rsidR="0007344F">
        <w:t>Furthermore, given</w:t>
      </w:r>
      <w:r w:rsidR="00D50906">
        <w:t xml:space="preserve"> the recent rise in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486F99D7"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hen you understand the user, their needs, how they work, and why they do what they do, you can make an informed decision on </w:t>
      </w:r>
      <w:r w:rsidR="007F03CB">
        <w:t>contextualising</w:t>
      </w:r>
      <w:r w:rsidRPr="004560CB">
        <w:t xml:space="preserve"> relevant visualisations. The way you construct the visualisation itself comes secondary to this. Different user needs require different types of visualisations. In this case, a force-directed graph was the most fitting visualisation for the users’ needs. </w:t>
      </w:r>
    </w:p>
    <w:p w14:paraId="6ED8A216" w14:textId="41B89EC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71" w:name="_Toc134697514"/>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71"/>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1A6773D7" w:rsidR="003E3928" w:rsidRDefault="007F3532" w:rsidP="0077430C">
      <w:r>
        <w:lastRenderedPageBreak/>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1D398B">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1D398B"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482A16F4"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 PoC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2202AF">
        <w:t xml:space="preserve"> A discussion of how (2) would impact the user experience will be </w:t>
      </w:r>
      <w:commentRangeStart w:id="72"/>
      <w:r w:rsidR="002202AF">
        <w:t xml:space="preserve">developed </w:t>
      </w:r>
      <w:commentRangeEnd w:id="72"/>
      <w:r w:rsidR="002F60B5">
        <w:rPr>
          <w:rStyle w:val="CommentReference"/>
        </w:rPr>
        <w:commentReference w:id="72"/>
      </w:r>
      <w:r w:rsidR="002202AF">
        <w:t xml:space="preserve">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1D398B" w:rsidRPr="001D398B">
        <w:rPr>
          <w:i/>
          <w:iCs/>
        </w:rPr>
        <w:t>Future work</w:t>
      </w:r>
      <w:r w:rsidR="002202AF" w:rsidRPr="002202AF">
        <w:rPr>
          <w:i/>
          <w:iCs/>
        </w:rPr>
        <w:fldChar w:fldCharType="end"/>
      </w:r>
      <w:r w:rsidR="002202AF">
        <w:t>.</w:t>
      </w:r>
    </w:p>
    <w:p w14:paraId="1F0FC8D6" w14:textId="5C2897CE"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1D398B" w:rsidRPr="004560CB">
        <w:t xml:space="preserve">Figure </w:t>
      </w:r>
      <w:r w:rsidR="001D398B">
        <w:rPr>
          <w:noProof/>
        </w:rPr>
        <w:t>4</w:t>
      </w:r>
      <w:r w:rsidR="009351EC">
        <w:fldChar w:fldCharType="end"/>
      </w:r>
      <w:r w:rsidR="00AF266B">
        <w:t xml:space="preserve">, </w:t>
      </w:r>
      <w:r w:rsidR="00AF266B">
        <w:fldChar w:fldCharType="begin"/>
      </w:r>
      <w:r w:rsidR="00AF266B">
        <w:instrText xml:space="preserve"> REF _Ref134695861 \h </w:instrText>
      </w:r>
      <w:r w:rsidR="00AF266B">
        <w:fldChar w:fldCharType="separate"/>
      </w:r>
      <w:r w:rsidR="001D398B">
        <w:t xml:space="preserve">Table </w:t>
      </w:r>
      <w:r w:rsidR="001D398B">
        <w:rPr>
          <w:noProof/>
        </w:rPr>
        <w:t>10</w:t>
      </w:r>
      <w:r w:rsidR="00AF266B">
        <w:fldChar w:fldCharType="end"/>
      </w:r>
      <w:r w:rsidR="009351EC">
        <w:t>)</w:t>
      </w:r>
      <w:r w:rsidR="00B055B1">
        <w:t>:</w:t>
      </w:r>
    </w:p>
    <w:tbl>
      <w:tblPr>
        <w:tblStyle w:val="TableGrid"/>
        <w:tblW w:w="0" w:type="auto"/>
        <w:tblLook w:val="04A0" w:firstRow="1" w:lastRow="0" w:firstColumn="1" w:lastColumn="0" w:noHBand="0" w:noVBand="1"/>
      </w:tblPr>
      <w:tblGrid>
        <w:gridCol w:w="1279"/>
        <w:gridCol w:w="1058"/>
        <w:gridCol w:w="1216"/>
        <w:gridCol w:w="1366"/>
        <w:gridCol w:w="1327"/>
        <w:gridCol w:w="1149"/>
      </w:tblGrid>
      <w:tr w:rsidR="009E73C7" w14:paraId="4F4031B8" w14:textId="77777777" w:rsidTr="006F43D1">
        <w:tc>
          <w:tcPr>
            <w:tcW w:w="1232"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1232"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232"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233"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233"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1233"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6F43D1">
        <w:tc>
          <w:tcPr>
            <w:tcW w:w="1232" w:type="dxa"/>
          </w:tcPr>
          <w:p w14:paraId="6CC03FF9" w14:textId="74C79AAE" w:rsidR="00F92317" w:rsidRPr="006F43D1" w:rsidRDefault="006F43D1" w:rsidP="006F43D1">
            <w:pPr>
              <w:jc w:val="left"/>
              <w:rPr>
                <w:sz w:val="18"/>
                <w:szCs w:val="18"/>
              </w:rPr>
            </w:pPr>
            <w:r w:rsidRPr="006F43D1">
              <w:rPr>
                <w:sz w:val="18"/>
                <w:szCs w:val="18"/>
              </w:rPr>
              <w:t>PoC</w:t>
            </w:r>
          </w:p>
        </w:tc>
        <w:tc>
          <w:tcPr>
            <w:tcW w:w="1232"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232"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233" w:type="dxa"/>
          </w:tcPr>
          <w:p w14:paraId="3F2C4E59" w14:textId="6D0697D2" w:rsidR="00F92317" w:rsidRPr="004305F2" w:rsidRDefault="004C5F6E" w:rsidP="002B0008">
            <w:pPr>
              <w:jc w:val="center"/>
              <w:rPr>
                <w:sz w:val="18"/>
                <w:szCs w:val="18"/>
              </w:rPr>
            </w:pPr>
            <w:r>
              <w:rPr>
                <w:sz w:val="18"/>
                <w:szCs w:val="18"/>
              </w:rPr>
              <w:t>Indirect</w:t>
            </w:r>
          </w:p>
        </w:tc>
        <w:tc>
          <w:tcPr>
            <w:tcW w:w="1233"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6F43D1">
        <w:tc>
          <w:tcPr>
            <w:tcW w:w="1232" w:type="dxa"/>
          </w:tcPr>
          <w:p w14:paraId="16399702" w14:textId="546A1F92" w:rsidR="00F92317" w:rsidRPr="006F43D1" w:rsidRDefault="001C7FFB" w:rsidP="006F43D1">
            <w:pPr>
              <w:jc w:val="left"/>
              <w:rPr>
                <w:sz w:val="18"/>
                <w:szCs w:val="18"/>
              </w:rPr>
            </w:pPr>
            <w:r>
              <w:rPr>
                <w:sz w:val="18"/>
                <w:szCs w:val="18"/>
              </w:rPr>
              <w:t>Connected Papers</w:t>
            </w:r>
          </w:p>
        </w:tc>
        <w:tc>
          <w:tcPr>
            <w:tcW w:w="1232"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091E3E67" w14:textId="3AF6FA7E" w:rsidR="00F92317" w:rsidRPr="004305F2" w:rsidRDefault="004C5F6E" w:rsidP="002B0008">
            <w:pPr>
              <w:jc w:val="center"/>
              <w:rPr>
                <w:sz w:val="18"/>
                <w:szCs w:val="18"/>
              </w:rPr>
            </w:pPr>
            <w:r>
              <w:rPr>
                <w:sz w:val="18"/>
                <w:szCs w:val="18"/>
              </w:rPr>
              <w:t>Indirect</w:t>
            </w:r>
          </w:p>
        </w:tc>
        <w:tc>
          <w:tcPr>
            <w:tcW w:w="1233"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6F43D1">
        <w:tc>
          <w:tcPr>
            <w:tcW w:w="1232" w:type="dxa"/>
          </w:tcPr>
          <w:p w14:paraId="75B310E9" w14:textId="5193F33E" w:rsidR="00F92317" w:rsidRPr="006F43D1" w:rsidRDefault="001C7FFB" w:rsidP="006F43D1">
            <w:pPr>
              <w:jc w:val="left"/>
              <w:rPr>
                <w:sz w:val="18"/>
                <w:szCs w:val="18"/>
              </w:rPr>
            </w:pPr>
            <w:r>
              <w:rPr>
                <w:sz w:val="18"/>
                <w:szCs w:val="18"/>
              </w:rPr>
              <w:t>Google Maps</w:t>
            </w:r>
          </w:p>
        </w:tc>
        <w:tc>
          <w:tcPr>
            <w:tcW w:w="1232"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35BD3539" w14:textId="2FF49375" w:rsidR="00F92317" w:rsidRPr="004305F2" w:rsidRDefault="004C5F6E" w:rsidP="002B0008">
            <w:pPr>
              <w:jc w:val="center"/>
              <w:rPr>
                <w:sz w:val="18"/>
                <w:szCs w:val="18"/>
              </w:rPr>
            </w:pPr>
            <w:r>
              <w:rPr>
                <w:sz w:val="18"/>
                <w:szCs w:val="18"/>
              </w:rPr>
              <w:t>Indirect</w:t>
            </w:r>
          </w:p>
        </w:tc>
        <w:tc>
          <w:tcPr>
            <w:tcW w:w="1233"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6F43D1">
        <w:tc>
          <w:tcPr>
            <w:tcW w:w="1232" w:type="dxa"/>
          </w:tcPr>
          <w:p w14:paraId="425BB2F3" w14:textId="073AB496" w:rsidR="00F92317" w:rsidRPr="006F43D1" w:rsidRDefault="001C7FFB" w:rsidP="006F43D1">
            <w:pPr>
              <w:jc w:val="left"/>
              <w:rPr>
                <w:sz w:val="18"/>
                <w:szCs w:val="18"/>
              </w:rPr>
            </w:pPr>
            <w:r>
              <w:rPr>
                <w:sz w:val="18"/>
                <w:szCs w:val="18"/>
              </w:rPr>
              <w:t>Sense.us</w:t>
            </w:r>
          </w:p>
        </w:tc>
        <w:tc>
          <w:tcPr>
            <w:tcW w:w="1232"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232"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3"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40F3632A" w14:textId="54C9C79E" w:rsidR="00F92317" w:rsidRPr="004305F2" w:rsidRDefault="004C5F6E" w:rsidP="002B0008">
            <w:pPr>
              <w:jc w:val="center"/>
              <w:rPr>
                <w:sz w:val="18"/>
                <w:szCs w:val="18"/>
              </w:rPr>
            </w:pPr>
            <w:r>
              <w:rPr>
                <w:sz w:val="18"/>
                <w:szCs w:val="18"/>
              </w:rPr>
              <w:t>Indirect</w:t>
            </w:r>
          </w:p>
        </w:tc>
        <w:tc>
          <w:tcPr>
            <w:tcW w:w="1233"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6F43D1">
        <w:tc>
          <w:tcPr>
            <w:tcW w:w="1232" w:type="dxa"/>
          </w:tcPr>
          <w:p w14:paraId="548E994D" w14:textId="4D2C3BA7" w:rsidR="00FF356A" w:rsidRDefault="00FF356A" w:rsidP="006F43D1">
            <w:pPr>
              <w:jc w:val="left"/>
              <w:rPr>
                <w:sz w:val="18"/>
                <w:szCs w:val="18"/>
              </w:rPr>
            </w:pPr>
            <w:r>
              <w:rPr>
                <w:sz w:val="18"/>
                <w:szCs w:val="18"/>
              </w:rPr>
              <w:t>Constructive Visualisation</w:t>
            </w:r>
          </w:p>
        </w:tc>
        <w:tc>
          <w:tcPr>
            <w:tcW w:w="1232"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2"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4FDA7D31" w14:textId="52847C16" w:rsidR="00FF356A" w:rsidRDefault="00772E0E" w:rsidP="002B0008">
            <w:pPr>
              <w:jc w:val="center"/>
              <w:rPr>
                <w:sz w:val="18"/>
                <w:szCs w:val="18"/>
              </w:rPr>
            </w:pPr>
            <w:r>
              <w:rPr>
                <w:sz w:val="18"/>
                <w:szCs w:val="18"/>
              </w:rPr>
              <w:t>Direct</w:t>
            </w:r>
          </w:p>
        </w:tc>
        <w:tc>
          <w:tcPr>
            <w:tcW w:w="1233" w:type="dxa"/>
          </w:tcPr>
          <w:p w14:paraId="0C01A296" w14:textId="25442CB2" w:rsidR="00FF356A" w:rsidRDefault="00772E0E" w:rsidP="00F64AD4">
            <w:pPr>
              <w:keepNext/>
              <w:jc w:val="center"/>
              <w:rPr>
                <w:sz w:val="18"/>
                <w:szCs w:val="18"/>
              </w:rPr>
            </w:pPr>
            <w:r>
              <w:rPr>
                <w:sz w:val="18"/>
                <w:szCs w:val="18"/>
              </w:rPr>
              <w:t>Unknown</w:t>
            </w:r>
          </w:p>
        </w:tc>
      </w:tr>
    </w:tbl>
    <w:p w14:paraId="0A94E9B3" w14:textId="64B0D7A1" w:rsidR="00F92317" w:rsidRDefault="00F64AD4" w:rsidP="00F64AD4">
      <w:pPr>
        <w:pStyle w:val="Caption"/>
        <w:jc w:val="center"/>
      </w:pPr>
      <w:bookmarkStart w:id="73" w:name="_Ref134695861"/>
      <w:r>
        <w:t xml:space="preserve">Table </w:t>
      </w:r>
      <w:r>
        <w:fldChar w:fldCharType="begin"/>
      </w:r>
      <w:r>
        <w:instrText xml:space="preserve"> SEQ Table \* ARABIC </w:instrText>
      </w:r>
      <w:r>
        <w:fldChar w:fldCharType="separate"/>
      </w:r>
      <w:r w:rsidR="005C7C22">
        <w:rPr>
          <w:noProof/>
        </w:rPr>
        <w:t>11</w:t>
      </w:r>
      <w:r>
        <w:fldChar w:fldCharType="end"/>
      </w:r>
      <w:bookmarkEnd w:id="73"/>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p>
    <w:p w14:paraId="6B05860B" w14:textId="009E139D" w:rsidR="00B74B43" w:rsidRDefault="00A16351" w:rsidP="00A70115">
      <w:r>
        <w:t xml:space="preserve">The PoC, as it stands, does not fill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3F4DFF">
        <w:t>However,</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r w:rsidR="00A310E6">
        <w:t>e.g.,</w:t>
      </w:r>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43199829" w14:textId="4B2093BB" w:rsidR="00E90B73" w:rsidRDefault="00275161" w:rsidP="00E90B73">
      <w:pPr>
        <w:pStyle w:val="ListParagraph"/>
        <w:numPr>
          <w:ilvl w:val="0"/>
          <w:numId w:val="5"/>
        </w:numPr>
      </w:pPr>
      <w:r w:rsidRPr="00BE0666">
        <w:rPr>
          <w:highlight w:val="yellow"/>
        </w:rPr>
        <w:lastRenderedPageBreak/>
        <w:t>A link to Dimara &amp; Perin 2020 as well</w:t>
      </w:r>
      <w:r>
        <w:t>?</w:t>
      </w:r>
    </w:p>
    <w:p w14:paraId="6A341334" w14:textId="69D218C8" w:rsidR="00BE0666" w:rsidRDefault="00BE0666" w:rsidP="00BE0666">
      <w:pPr>
        <w:pStyle w:val="ListParagraph"/>
        <w:numPr>
          <w:ilvl w:val="1"/>
          <w:numId w:val="5"/>
        </w:numPr>
      </w:pPr>
      <w:r>
        <w:t>Action, Action-reaction, Reaction perceived as such, Data-related intent.</w:t>
      </w:r>
    </w:p>
    <w:p w14:paraId="47EF6856" w14:textId="52CA1A0C" w:rsidR="00BE0666" w:rsidRPr="004560CB" w:rsidRDefault="00BE0666" w:rsidP="00BE0666">
      <w:pPr>
        <w:pStyle w:val="ListParagraph"/>
        <w:numPr>
          <w:ilvl w:val="1"/>
          <w:numId w:val="5"/>
        </w:numPr>
      </w:pPr>
      <w:r>
        <w:t>“</w:t>
      </w:r>
      <w:r w:rsidRPr="00BE0666">
        <w:rPr>
          <w:i/>
          <w:iCs/>
        </w:rPr>
        <w:t xml:space="preserve">Interaction for VIS is the interplay between a person and a data interface involving a data-related intent, at least one action from the person and an interface reaction that is perceived as </w:t>
      </w:r>
      <w:proofErr w:type="gramStart"/>
      <w:r w:rsidRPr="00BE0666">
        <w:rPr>
          <w:i/>
          <w:iCs/>
        </w:rPr>
        <w:t>such</w:t>
      </w:r>
      <w:r>
        <w:t>”</w:t>
      </w:r>
      <w:proofErr w:type="gramEnd"/>
    </w:p>
    <w:p w14:paraId="064D0D62" w14:textId="001A0361" w:rsidR="00A83986" w:rsidRPr="004560CB" w:rsidRDefault="007D472A" w:rsidP="00A83986">
      <w:pPr>
        <w:pStyle w:val="Heading2"/>
        <w:rPr>
          <w:lang w:val="en-GB"/>
        </w:rPr>
      </w:pPr>
      <w:bookmarkStart w:id="74" w:name="_Toc134697515"/>
      <w:r w:rsidRPr="004560CB">
        <w:rPr>
          <w:lang w:val="en-GB"/>
        </w:rPr>
        <w:t xml:space="preserve">Design </w:t>
      </w:r>
      <w:r w:rsidR="000F0D78" w:rsidRPr="004560CB">
        <w:rPr>
          <w:lang w:val="en-GB"/>
        </w:rPr>
        <w:t>Process</w:t>
      </w:r>
      <w:bookmarkEnd w:id="74"/>
    </w:p>
    <w:p w14:paraId="43E738CF" w14:textId="7F78A9BE" w:rsidR="008C62EB" w:rsidRPr="004560CB" w:rsidRDefault="008C62EB" w:rsidP="008C62EB">
      <w:pPr>
        <w:pStyle w:val="Heading3"/>
      </w:pPr>
      <w:bookmarkStart w:id="75" w:name="_Toc134697516"/>
      <w:r w:rsidRPr="004560CB">
        <w:t>Pivoting to coding</w:t>
      </w:r>
      <w:bookmarkEnd w:id="75"/>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4B631167"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p>
    <w:p w14:paraId="37A74C84" w14:textId="77777777" w:rsidR="0040770E" w:rsidRPr="004560CB" w:rsidRDefault="0040770E" w:rsidP="0040770E">
      <w:pPr>
        <w:pStyle w:val="Heading3"/>
      </w:pPr>
      <w:bookmarkStart w:id="76" w:name="_Toc134697517"/>
      <w:r w:rsidRPr="004560CB">
        <w:t>Reflections on the interview process</w:t>
      </w:r>
      <w:bookmarkEnd w:id="76"/>
    </w:p>
    <w:p w14:paraId="282F2B96" w14:textId="6B01550D" w:rsidR="0040770E" w:rsidRPr="004560CB" w:rsidRDefault="0040770E" w:rsidP="0040770E">
      <w:r w:rsidRPr="004560CB">
        <w:t xml:space="preserve">How the interviews were conducted and how the data was processed could have been improved to save time and yield finer results. Finer results, in this case, 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7986A7D" w:rsidR="0040770E" w:rsidRPr="004560CB" w:rsidRDefault="0040770E" w:rsidP="0040770E">
      <w:r w:rsidRPr="004560CB">
        <w:t xml:space="preserve">Although recording each session allowed for more engaging discussions, the post-processing required considerable time. Most interviews still needed an additional hour to take notes, correct, and summarise. To save time in the post-processing stage, a more semi-structured interview with more precise goals and questions could have provided more efficient interviews, thus minimising time spent after the fact. </w:t>
      </w:r>
    </w:p>
    <w:p w14:paraId="28296CD5" w14:textId="77777777" w:rsidR="0040770E" w:rsidRPr="004560CB" w:rsidRDefault="0040770E" w:rsidP="0040770E">
      <w:r w:rsidRPr="004560CB">
        <w:t>However, given the stakeholders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lastRenderedPageBreak/>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5B7FB450" w:rsidR="0040770E" w:rsidRPr="004560CB" w:rsidRDefault="0040770E" w:rsidP="0040770E">
      <w:r w:rsidRPr="004560CB">
        <w:t xml:space="preserve">Finally, booking six meetings in one week, especially the first week, was not the most efficient use of that time. As all interviewees were asked the same initial prompt combined with my shallow knowledge of their experiences, most users responded similarly. </w:t>
      </w:r>
      <w:r w:rsidR="007A2221" w:rsidRPr="004560CB">
        <w:t xml:space="preserve">In retrospect, </w:t>
      </w:r>
      <w:r w:rsidR="006441F9" w:rsidRPr="004560CB">
        <w:t>this</w:t>
      </w:r>
      <w:r w:rsidRPr="004560CB">
        <w:t xml:space="preserve"> is okay as it demonstrates commonalities between the users and a direction for the project. </w:t>
      </w:r>
      <w:r w:rsidR="00820A0A" w:rsidRPr="004560CB">
        <w:t>More specific questions could have been asked if I had staggered the interviews weekly</w:t>
      </w:r>
      <w:r w:rsidR="00AB2D2B" w:rsidRPr="004560CB">
        <w:t>.</w:t>
      </w:r>
    </w:p>
    <w:p w14:paraId="7AE0664E" w14:textId="1148A6D6" w:rsidR="00E17851" w:rsidRPr="004560CB" w:rsidRDefault="00E17851" w:rsidP="00E17851">
      <w:pPr>
        <w:pStyle w:val="Heading3"/>
      </w:pPr>
      <w:bookmarkStart w:id="77" w:name="_Toc134697518"/>
      <w:r w:rsidRPr="004560CB">
        <w:t>Reflections on user testing</w:t>
      </w:r>
      <w:bookmarkEnd w:id="77"/>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1F9EC896" w:rsidR="00741D29" w:rsidRPr="004560CB" w:rsidRDefault="00DD77A1" w:rsidP="00741D29">
      <w:r w:rsidRPr="004560CB">
        <w:t xml:space="preserve">All users tested the </w:t>
      </w:r>
      <w:r w:rsidR="006A585C" w:rsidRPr="004560CB">
        <w:t>prototype</w:t>
      </w:r>
      <w:r w:rsidRPr="004560CB">
        <w:t xml:space="preserve"> only once (disregarding the supervisor</w:t>
      </w:r>
      <w:r w:rsidR="00E35436" w:rsidRPr="004560CB">
        <w:t>,</w:t>
      </w:r>
      <w:r w:rsidR="00592DC6" w:rsidRPr="004560CB">
        <w:t xml:space="preserve"> who was briefed more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p>
    <w:p w14:paraId="697A0A35" w14:textId="69A36B0C" w:rsidR="007D472A" w:rsidRPr="004560CB" w:rsidRDefault="00B92272" w:rsidP="007D472A">
      <w:pPr>
        <w:pStyle w:val="Heading2"/>
        <w:rPr>
          <w:lang w:val="en-GB"/>
        </w:rPr>
      </w:pPr>
      <w:bookmarkStart w:id="78" w:name="_Toc134697519"/>
      <w:r w:rsidRPr="004560CB">
        <w:rPr>
          <w:lang w:val="en-GB"/>
        </w:rPr>
        <w:lastRenderedPageBreak/>
        <w:t>Stakeholder</w:t>
      </w:r>
      <w:bookmarkEnd w:id="78"/>
    </w:p>
    <w:p w14:paraId="0063B749" w14:textId="77777777" w:rsidR="009949B8" w:rsidRPr="004560CB" w:rsidRDefault="009949B8" w:rsidP="009949B8">
      <w:pPr>
        <w:pStyle w:val="Heading3"/>
      </w:pPr>
      <w:bookmarkStart w:id="79" w:name="_Toc134697520"/>
      <w:r w:rsidRPr="004560CB">
        <w:t xml:space="preserve">Prototype data </w:t>
      </w:r>
      <w:proofErr w:type="gramStart"/>
      <w:r w:rsidRPr="004560CB">
        <w:t>faked</w:t>
      </w:r>
      <w:bookmarkEnd w:id="79"/>
      <w:proofErr w:type="gramEnd"/>
    </w:p>
    <w:p w14:paraId="6ADF263B" w14:textId="6BD5CD18" w:rsidR="00464FE2" w:rsidRPr="004560CB" w:rsidRDefault="00464FE2" w:rsidP="00464FE2">
      <w:r w:rsidRPr="004560CB">
        <w:t xml:space="preserve">Due to organisational secrecy, the data used in the prototypes is entirely fake and fabricated.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xml:space="preserve">. </w:t>
      </w:r>
      <w:proofErr w:type="gramStart"/>
      <w:r w:rsidR="003F4DFF">
        <w:t>Therefore</w:t>
      </w:r>
      <w:proofErr w:type="gramEnd"/>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4560CB" w:rsidRDefault="00464FE2" w:rsidP="00464FE2">
      <w:r w:rsidRPr="004560CB">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rsidRPr="004560CB">
        <w:t>.</w:t>
      </w:r>
    </w:p>
    <w:p w14:paraId="653565A9" w14:textId="465BCEC6" w:rsidR="00E516A4" w:rsidRPr="004560CB" w:rsidRDefault="00E516A4" w:rsidP="00E516A4">
      <w:pPr>
        <w:pStyle w:val="Heading3"/>
      </w:pPr>
      <w:bookmarkStart w:id="80" w:name="_Toc134697521"/>
      <w:r w:rsidRPr="004560CB">
        <w:t>Access to users</w:t>
      </w:r>
      <w:bookmarkEnd w:id="80"/>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3B1D8FE2"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06610F" w:rsidRPr="004560CB">
        <w:t>like</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offices in Älmhult</w:t>
      </w:r>
      <w:r w:rsidR="006A7CBA" w:rsidRPr="004560CB">
        <w:t>.</w:t>
      </w:r>
    </w:p>
    <w:p w14:paraId="23B7EE83" w14:textId="454849FE" w:rsidR="00B03E6D" w:rsidRPr="004560CB" w:rsidRDefault="00BC21BC" w:rsidP="005E652F">
      <w:r w:rsidRPr="004560CB">
        <w:t xml:space="preserve">However, adapting to their preferred interaction methods </w:t>
      </w:r>
      <w:r w:rsidR="00066168" w:rsidRPr="004560CB">
        <w:t xml:space="preserve">resulted in other issues </w:t>
      </w:r>
      <w:r w:rsidR="0075005A" w:rsidRPr="004560CB">
        <w:t>to consider</w:t>
      </w:r>
      <w:r w:rsidR="00066168" w:rsidRPr="004560CB">
        <w:t xml:space="preserve"> when planning</w:t>
      </w:r>
      <w:r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process with IT Support</w:t>
      </w:r>
      <w:r w:rsidR="0075005A" w:rsidRPr="004560CB">
        <w:t>, which</w:t>
      </w:r>
      <w:r w:rsidR="003F4DFF">
        <w:t xml:space="preserve"> in the end</w:t>
      </w:r>
      <w:r w:rsidR="0075005A" w:rsidRPr="004560CB">
        <w:t xml:space="preserve"> did not </w:t>
      </w:r>
      <w:r w:rsidR="003F4DFF">
        <w:t>work</w:t>
      </w:r>
      <w:r w:rsidR="00FC666A" w:rsidRPr="004560CB">
        <w:t xml:space="preserve">. To work with this </w:t>
      </w:r>
      <w:r w:rsidR="003B5D5B" w:rsidRPr="004560CB">
        <w:t>limitation,</w:t>
      </w:r>
      <w:r w:rsidR="00FC666A" w:rsidRPr="004560CB">
        <w:t xml:space="preserve"> I </w:t>
      </w:r>
      <w:r w:rsidR="0075005A" w:rsidRPr="004560CB">
        <w:t>could</w:t>
      </w:r>
      <w:r w:rsidR="00FC666A" w:rsidRPr="004560CB">
        <w:t xml:space="preserve"> </w:t>
      </w:r>
      <w:r w:rsidR="00FC666A" w:rsidRPr="004560CB">
        <w:lastRenderedPageBreak/>
        <w:t xml:space="preserve">book meetings </w:t>
      </w:r>
      <w:r w:rsidR="0075005A" w:rsidRPr="004560CB">
        <w:t>with</w:t>
      </w:r>
      <w:r w:rsidR="00FC666A" w:rsidRPr="004560CB">
        <w:t xml:space="preserve"> the help of the supervisor and us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81" w:name="_Toc134697522"/>
      <w:r w:rsidRPr="004560CB">
        <w:t>A balance</w:t>
      </w:r>
      <w:r w:rsidR="00E516A4" w:rsidRPr="004560CB">
        <w:t xml:space="preserve"> between stakeholder and thesis</w:t>
      </w:r>
      <w:bookmarkEnd w:id="81"/>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14948C54"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1D398B">
        <w:t>F</w:t>
      </w:r>
      <w:r w:rsidR="001D398B"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82" w:name="_Toc134697523"/>
      <w:r>
        <w:t>User</w:t>
      </w:r>
      <w:r w:rsidR="00927C68">
        <w:t xml:space="preserve"> groups</w:t>
      </w:r>
      <w:bookmarkEnd w:id="82"/>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w:t>
      </w:r>
      <w:r w:rsidRPr="004560CB">
        <w:lastRenderedPageBreak/>
        <w:t>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83" w:name="_Ref134646856"/>
      <w:bookmarkStart w:id="84" w:name="_Toc134697527"/>
      <w:r w:rsidRPr="004560CB">
        <w:rPr>
          <w:lang w:val="en-GB"/>
        </w:rPr>
        <w:t>Governance</w:t>
      </w:r>
      <w:bookmarkEnd w:id="83"/>
      <w:bookmarkEnd w:id="84"/>
    </w:p>
    <w:p w14:paraId="4753135F" w14:textId="77777777"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but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but all solutions are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1504A2FF" w:rsidR="00C80112" w:rsidRDefault="00C80112" w:rsidP="00C80112">
      <w:pPr>
        <w:rPr>
          <w:iCs/>
        </w:rPr>
      </w:pPr>
      <w:r>
        <w:rPr>
          <w:iCs/>
        </w:rPr>
        <w:t xml:space="preserve">The governance of the thesis has had me as the lead author and designer with the stakeholder in a position of examination. However, w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Pr>
          <w:iCs/>
        </w:rPr>
        <w:t xml:space="preserve"> effort would be required by IKEA to greenlight a new development process and assign a new SDG. </w:t>
      </w:r>
    </w:p>
    <w:p w14:paraId="1C53D7DD" w14:textId="736A0E48" w:rsidR="00C80112" w:rsidRDefault="009F60F9" w:rsidP="00C80112">
      <w:pPr>
        <w:rPr>
          <w:iCs/>
        </w:rPr>
      </w:pPr>
      <w:r>
        <w:rPr>
          <w:iCs/>
        </w:rPr>
        <w:lastRenderedPageBreak/>
        <w:t xml:space="preserve">Another aspect that </w:t>
      </w:r>
      <w:r w:rsidR="00D0706E">
        <w:rPr>
          <w:iCs/>
        </w:rPr>
        <w:t>arises</w:t>
      </w:r>
      <w:r>
        <w:rPr>
          <w:iCs/>
        </w:rPr>
        <w:t xml:space="preserve"> as </w:t>
      </w:r>
      <w:r w:rsidR="00D0706E">
        <w:rPr>
          <w:iCs/>
        </w:rPr>
        <w:t>a governance effect is</w:t>
      </w:r>
      <w:r>
        <w:rPr>
          <w:iCs/>
        </w:rPr>
        <w:t xml:space="preserve"> who becomes </w:t>
      </w:r>
      <w:r>
        <w:rPr>
          <w:i/>
        </w:rPr>
        <w:t>ac</w:t>
      </w:r>
      <w:r w:rsidR="002F6E83">
        <w:rPr>
          <w:i/>
        </w:rPr>
        <w:t>c</w:t>
      </w:r>
      <w:r>
        <w:rPr>
          <w:i/>
        </w:rPr>
        <w:t>ountable</w:t>
      </w:r>
      <w:r>
        <w:rPr>
          <w:iCs/>
        </w:rPr>
        <w:t xml:space="preserve"> for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85" w:name="_Ref134646854"/>
      <w:bookmarkStart w:id="86" w:name="_Toc134697524"/>
      <w:r w:rsidRPr="004560CB">
        <w:rPr>
          <w:lang w:val="en-GB"/>
        </w:rPr>
        <w:t>Ethics</w:t>
      </w:r>
      <w:bookmarkEnd w:id="85"/>
      <w:bookmarkEnd w:id="86"/>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2A8FEED6"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 need for transparency internally</w:t>
      </w:r>
      <w:r w:rsidR="0047404D">
        <w:t>.</w:t>
      </w:r>
    </w:p>
    <w:p w14:paraId="28945B8A" w14:textId="48ADA3B8"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 the team leader then who is responsible? Or is the organisation </w:t>
      </w:r>
      <w:r w:rsidR="00645236">
        <w:t>at</w:t>
      </w:r>
      <w:r w:rsidR="007C5B32">
        <w:t xml:space="preserve"> fault for not having clear directives and guid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87" w:name="_Ref134628043"/>
      <w:bookmarkStart w:id="88" w:name="_Toc134697530"/>
      <w:r>
        <w:rPr>
          <w:lang w:val="en-GB"/>
        </w:rPr>
        <w:t>F</w:t>
      </w:r>
      <w:r w:rsidR="00956726" w:rsidRPr="004560CB">
        <w:rPr>
          <w:lang w:val="en-GB"/>
        </w:rPr>
        <w:t>uture work</w:t>
      </w:r>
      <w:bookmarkEnd w:id="87"/>
      <w:bookmarkEnd w:id="88"/>
    </w:p>
    <w:p w14:paraId="7CEEB85F" w14:textId="4225991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2012D6">
        <w:lastRenderedPageBreak/>
        <w:t>Firstly</w:t>
      </w:r>
      <w:r w:rsidR="00A53FD9">
        <w:t xml:space="preserve">, further research could be conducted on </w:t>
      </w:r>
      <w:r w:rsidR="009157D7">
        <w:t>creating</w:t>
      </w:r>
      <w:r w:rsidR="00A53FD9">
        <w:t xml:space="preserve"> dynamic visualisations that empower non-data analysts to build and visualise complex data.</w:t>
      </w:r>
      <w:r w:rsidR="00390A86">
        <w:t xml:space="preserve"> </w:t>
      </w:r>
      <w:r w:rsidR="002012D6">
        <w:t>Secondly</w:t>
      </w:r>
      <w:r w:rsidR="00390A86">
        <w:t>, further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89" w:name="_Toc134697534"/>
      <w:r w:rsidRPr="004560CB">
        <w:rPr>
          <w:lang w:val="en-GB"/>
        </w:rPr>
        <w:t>Conclusion</w:t>
      </w:r>
      <w:bookmarkEnd w:id="89"/>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5C0059F6" w14:textId="3F4837C6" w:rsidR="00CD49C5" w:rsidRPr="00CD49C5" w:rsidRDefault="00CD49C5" w:rsidP="009A6214">
      <w:pPr>
        <w:pStyle w:val="ListParagraph"/>
        <w:numPr>
          <w:ilvl w:val="0"/>
          <w:numId w:val="45"/>
        </w:numPr>
        <w:rPr>
          <w:highlight w:val="yellow"/>
        </w:rPr>
      </w:pPr>
      <w:r w:rsidRPr="00CD49C5">
        <w:rPr>
          <w:highlight w:val="yellow"/>
        </w:rPr>
        <w:t xml:space="preserve">I had one more but I forgot </w:t>
      </w:r>
      <w:proofErr w:type="gramStart"/>
      <w:r w:rsidRPr="00CD49C5">
        <w:rPr>
          <w:highlight w:val="yellow"/>
        </w:rPr>
        <w:t>it</w:t>
      </w:r>
      <w:proofErr w:type="gramEnd"/>
      <w:r w:rsidRPr="00CD49C5">
        <w:rPr>
          <w:highlight w:val="yellow"/>
        </w:rPr>
        <w:t xml:space="preserve"> so this here is TEMP atm.</w:t>
      </w:r>
    </w:p>
    <w:p w14:paraId="6983302E" w14:textId="6A971748" w:rsidR="00B7308E" w:rsidRPr="004560CB" w:rsidRDefault="00B7308E" w:rsidP="00013067">
      <w:pPr>
        <w:pStyle w:val="Heading1"/>
        <w:rPr>
          <w:lang w:val="en-GB"/>
        </w:rPr>
      </w:pPr>
      <w:bookmarkStart w:id="90" w:name="_Toc134697535"/>
      <w:r w:rsidRPr="004560CB">
        <w:rPr>
          <w:lang w:val="en-GB"/>
        </w:rPr>
        <w:t>References</w:t>
      </w:r>
      <w:bookmarkEnd w:id="90"/>
    </w:p>
    <w:p w14:paraId="26E156AD" w14:textId="77777777" w:rsidR="00093C9E" w:rsidRPr="00093C9E" w:rsidRDefault="00ED4E45" w:rsidP="00093C9E">
      <w:pPr>
        <w:pStyle w:val="Bibliography"/>
      </w:pPr>
      <w:r w:rsidRPr="004560CB">
        <w:fldChar w:fldCharType="begin"/>
      </w:r>
      <w:r w:rsidR="0013118D" w:rsidRPr="004560CB">
        <w:instrText xml:space="preserve"> ADDIN ZOTERO_BIBL {"uncited":[],"omitted":[],"custom":[]} CSL_BIBLIOGRAPHY </w:instrText>
      </w:r>
      <w:r w:rsidRPr="004560CB">
        <w:fldChar w:fldCharType="separate"/>
      </w:r>
      <w:r w:rsidR="00093C9E" w:rsidRPr="00093C9E">
        <w:t xml:space="preserve">Abras, C., Maloney-Krichmar, D., &amp; Preece, J. (2004). User-Centered Design. </w:t>
      </w:r>
      <w:r w:rsidR="00093C9E" w:rsidRPr="00093C9E">
        <w:rPr>
          <w:i/>
          <w:iCs/>
        </w:rPr>
        <w:t>Encyclopedia of Human-Computer Interaction</w:t>
      </w:r>
      <w:r w:rsidR="00093C9E" w:rsidRPr="00093C9E">
        <w:t>, 14.</w:t>
      </w:r>
    </w:p>
    <w:p w14:paraId="2DC6EE49" w14:textId="77777777" w:rsidR="00093C9E" w:rsidRPr="00093C9E" w:rsidRDefault="00093C9E" w:rsidP="00093C9E">
      <w:pPr>
        <w:pStyle w:val="Bibliography"/>
      </w:pPr>
      <w:r w:rsidRPr="00093C9E">
        <w:t xml:space="preserve">Ammar, W., Groeneveld, D., Bhagavatula, C., Beltagy, I., Crawford, M., Downey, D., Dunkelberger, J., Elgohary, A., Feldman, S., Ha, V., Kinney, R., Kohlmeier, S., Lo, K., Murray, T., Ooi, H.-H., Peters, M., Power, J., Skjonsberg, S., Wang, L. L., … Etzioni, O. (2018). </w:t>
      </w:r>
      <w:r w:rsidRPr="00093C9E">
        <w:rPr>
          <w:i/>
          <w:iCs/>
        </w:rPr>
        <w:lastRenderedPageBreak/>
        <w:t>Construction of the Literature Graph in Semantic Scholar</w:t>
      </w:r>
      <w:r w:rsidRPr="00093C9E">
        <w:t xml:space="preserve"> (arXiv:1805.02262). arXiv. http://arxiv.org/abs/1805.02262</w:t>
      </w:r>
    </w:p>
    <w:p w14:paraId="43B02C47" w14:textId="77777777" w:rsidR="00093C9E" w:rsidRPr="00093C9E" w:rsidRDefault="00093C9E" w:rsidP="00093C9E">
      <w:pPr>
        <w:pStyle w:val="Bibliography"/>
      </w:pPr>
      <w:r w:rsidRPr="00093C9E">
        <w:t xml:space="preserve">Andrienko, G., Andrienko, N., Drucker, S. M., Fekete, J.-D., Fisher, D., Idreos, S., Kraska, T., Li, G., Ma, K.-L., Mackinlay, J. D., Oulasvirta, A., Schreck, T., Schmann, H., Stonebraker, M., Auber, D., Bikakis, N., Chrysanthis, P. K., Papastefanatos, G., &amp; Sharaf, M. A. (2020, March 30). </w:t>
      </w:r>
      <w:r w:rsidRPr="00093C9E">
        <w:rPr>
          <w:i/>
          <w:iCs/>
        </w:rPr>
        <w:t>Big Data Visualization and Analytics: Future Research Challenges and Emerging Applications</w:t>
      </w:r>
      <w:r w:rsidRPr="00093C9E">
        <w:t>. BigVis 2020: Big Data Visual Exploration and Analytics. https://hal.inria.fr/hal-02568845</w:t>
      </w:r>
    </w:p>
    <w:p w14:paraId="589F7DC0" w14:textId="77777777" w:rsidR="00093C9E" w:rsidRPr="00093C9E" w:rsidRDefault="00093C9E" w:rsidP="00093C9E">
      <w:pPr>
        <w:pStyle w:val="Bibliography"/>
      </w:pPr>
      <w:r w:rsidRPr="00093C9E">
        <w:t xml:space="preserve">Asturiano, V. (2023). </w:t>
      </w:r>
      <w:r w:rsidRPr="00093C9E">
        <w:rPr>
          <w:i/>
          <w:iCs/>
        </w:rPr>
        <w:t>Force-graph</w:t>
      </w:r>
      <w:r w:rsidRPr="00093C9E">
        <w:t xml:space="preserve"> (1.43.1) [JavaScript]. https://github.com/vasturiano/force-graph (Original work published 2018)</w:t>
      </w:r>
    </w:p>
    <w:p w14:paraId="79A82668" w14:textId="77777777" w:rsidR="00093C9E" w:rsidRPr="00093C9E" w:rsidRDefault="00093C9E" w:rsidP="00093C9E">
      <w:pPr>
        <w:pStyle w:val="Bibliography"/>
      </w:pPr>
      <w:r w:rsidRPr="00093C9E">
        <w:t xml:space="preserve">Beyer, H., &amp; Holtzblatt, K. (1998). </w:t>
      </w:r>
      <w:r w:rsidRPr="00093C9E">
        <w:rPr>
          <w:i/>
          <w:iCs/>
        </w:rPr>
        <w:t>Contextual design: Defining customer-centered systems</w:t>
      </w:r>
      <w:r w:rsidRPr="00093C9E">
        <w:t>. Morgan Kaufmann.</w:t>
      </w:r>
    </w:p>
    <w:p w14:paraId="42D6670E" w14:textId="77777777" w:rsidR="00093C9E" w:rsidRPr="00093C9E" w:rsidRDefault="00093C9E" w:rsidP="00093C9E">
      <w:pPr>
        <w:pStyle w:val="Bibliography"/>
      </w:pPr>
      <w:r w:rsidRPr="00093C9E">
        <w:t xml:space="preserve">Bostock, M. (2021). </w:t>
      </w:r>
      <w:r w:rsidRPr="00093C9E">
        <w:rPr>
          <w:i/>
          <w:iCs/>
        </w:rPr>
        <w:t>D3.js</w:t>
      </w:r>
      <w:r w:rsidRPr="00093C9E">
        <w:t>. D3.Js - Data-Driven Documents. https://d3js.org/</w:t>
      </w:r>
    </w:p>
    <w:p w14:paraId="363C66EB" w14:textId="77777777" w:rsidR="00093C9E" w:rsidRPr="00093C9E" w:rsidRDefault="00093C9E" w:rsidP="00093C9E">
      <w:pPr>
        <w:pStyle w:val="Bibliography"/>
      </w:pPr>
      <w:r w:rsidRPr="00093C9E">
        <w:t xml:space="preserve">Brinkmann, S., Jacobsen, M. H., &amp; Kristiansen, S. (2014). Historical Overview of Qualitative Research in the Social Sciences. In </w:t>
      </w:r>
      <w:r w:rsidRPr="00093C9E">
        <w:rPr>
          <w:i/>
          <w:iCs/>
        </w:rPr>
        <w:t>Historical Overview of Qualitative Research in the Social Sciences</w:t>
      </w:r>
      <w:r w:rsidRPr="00093C9E">
        <w:t>.</w:t>
      </w:r>
    </w:p>
    <w:p w14:paraId="46450F40" w14:textId="77777777" w:rsidR="00093C9E" w:rsidRPr="00093C9E" w:rsidRDefault="00093C9E" w:rsidP="00093C9E">
      <w:pPr>
        <w:pStyle w:val="Bibliography"/>
      </w:pPr>
      <w:r w:rsidRPr="00093C9E">
        <w:t xml:space="preserve">Buxton, B. (2007). </w:t>
      </w:r>
      <w:r w:rsidRPr="00093C9E">
        <w:rPr>
          <w:i/>
          <w:iCs/>
        </w:rPr>
        <w:t>Sketching user experiences: Getting the design right and the right design</w:t>
      </w:r>
      <w:r w:rsidRPr="00093C9E">
        <w:t>. Elsevier/Morgan Kaufmann.</w:t>
      </w:r>
    </w:p>
    <w:p w14:paraId="6266E7D5" w14:textId="77777777" w:rsidR="00093C9E" w:rsidRPr="00093C9E" w:rsidRDefault="00093C9E" w:rsidP="00093C9E">
      <w:pPr>
        <w:pStyle w:val="Bibliography"/>
      </w:pPr>
      <w:r w:rsidRPr="00093C9E">
        <w:t xml:space="preserve">Chulani, S., Williams, C., &amp; Yaeli, A. (2008). Software development governance and its concerns. </w:t>
      </w:r>
      <w:r w:rsidRPr="00093C9E">
        <w:rPr>
          <w:i/>
          <w:iCs/>
        </w:rPr>
        <w:t>Proceedings of the 1st International Workshop on Software Development Governance</w:t>
      </w:r>
      <w:r w:rsidRPr="00093C9E">
        <w:t>, 3–6. https://doi.org/10.1145/1370720.1370723</w:t>
      </w:r>
    </w:p>
    <w:p w14:paraId="20D8D190" w14:textId="77777777" w:rsidR="00093C9E" w:rsidRPr="00093C9E" w:rsidRDefault="00093C9E" w:rsidP="00093C9E">
      <w:pPr>
        <w:pStyle w:val="Bibliography"/>
      </w:pPr>
      <w:r w:rsidRPr="00093C9E">
        <w:rPr>
          <w:lang w:val="sv-SE"/>
        </w:rPr>
        <w:t xml:space="preserve">Dahlbäck, N., Jönsson, A., &amp; Ahrenberg, L. (1993). </w:t>
      </w:r>
      <w:r w:rsidRPr="00093C9E">
        <w:t xml:space="preserve">Wizard of Oz studies: Why and how. </w:t>
      </w:r>
      <w:r w:rsidRPr="00093C9E">
        <w:rPr>
          <w:i/>
          <w:iCs/>
        </w:rPr>
        <w:t xml:space="preserve">Proceedings of the 1st International Conference on </w:t>
      </w:r>
      <w:r w:rsidRPr="00093C9E">
        <w:rPr>
          <w:i/>
          <w:iCs/>
        </w:rPr>
        <w:lastRenderedPageBreak/>
        <w:t>Intelligent User Interfaces  - IUI ’93</w:t>
      </w:r>
      <w:r w:rsidRPr="00093C9E">
        <w:t>, 193–200. https://doi.org/10.1145/169891.169968</w:t>
      </w:r>
    </w:p>
    <w:p w14:paraId="38EC4C77" w14:textId="77777777" w:rsidR="00093C9E" w:rsidRPr="00093C9E" w:rsidRDefault="00093C9E" w:rsidP="00093C9E">
      <w:pPr>
        <w:pStyle w:val="Bibliography"/>
      </w:pPr>
      <w:r w:rsidRPr="00093C9E">
        <w:t xml:space="preserve">Design Council. (2007). </w:t>
      </w:r>
      <w:r w:rsidRPr="00093C9E">
        <w:rPr>
          <w:i/>
          <w:iCs/>
        </w:rPr>
        <w:t>Eleven lessons: Managing design in eleven global brands. A study of the design process</w:t>
      </w:r>
      <w:r w:rsidRPr="00093C9E">
        <w:t>. Design Council UK. https://www.designcouncil.org.uk/our-work/skills-learning/resources/11-lessons-managing-design-global-brands/</w:t>
      </w:r>
    </w:p>
    <w:p w14:paraId="5C3E5230" w14:textId="77777777" w:rsidR="00093C9E" w:rsidRPr="00093C9E" w:rsidRDefault="00093C9E" w:rsidP="00093C9E">
      <w:pPr>
        <w:pStyle w:val="Bibliography"/>
      </w:pPr>
      <w:r w:rsidRPr="00093C9E">
        <w:t xml:space="preserve">Design Council. (2019, May 17). </w:t>
      </w:r>
      <w:r w:rsidRPr="00093C9E">
        <w:rPr>
          <w:i/>
          <w:iCs/>
        </w:rPr>
        <w:t>Framework for Innovation: Design Council’s evolved Double Diamond</w:t>
      </w:r>
      <w:r w:rsidRPr="00093C9E">
        <w:t>. https://www.designcouncil.org.uk/our-work/skills-learning/tools-frameworks/framework-for-innovation-design-councils-evolved-double-diamond/</w:t>
      </w:r>
    </w:p>
    <w:p w14:paraId="5DE3D6EC" w14:textId="77777777" w:rsidR="00093C9E" w:rsidRPr="00093C9E" w:rsidRDefault="00093C9E" w:rsidP="00093C9E">
      <w:pPr>
        <w:pStyle w:val="Bibliography"/>
      </w:pPr>
      <w:r w:rsidRPr="00093C9E">
        <w:t xml:space="preserve">Design Council. (2021). </w:t>
      </w:r>
      <w:r w:rsidRPr="00093C9E">
        <w:rPr>
          <w:i/>
          <w:iCs/>
        </w:rPr>
        <w:t>Beyond Net Zero: A Systematic Design Approach</w:t>
      </w:r>
      <w:r w:rsidRPr="00093C9E">
        <w:t xml:space="preserve"> (p. 60). Design Council. https://www.designcouncil.org.uk/fileadmin/uploads/dc/Documents/Beyond%2520Net%2520Zero%2520-%2520A%2520Systemic%2520Design%2520Approach.pdf</w:t>
      </w:r>
    </w:p>
    <w:p w14:paraId="08B913A0" w14:textId="77777777" w:rsidR="00093C9E" w:rsidRPr="00093C9E" w:rsidRDefault="00093C9E" w:rsidP="00093C9E">
      <w:pPr>
        <w:pStyle w:val="Bibliography"/>
      </w:pPr>
      <w:r w:rsidRPr="00093C9E">
        <w:t xml:space="preserve">Dimara, E., &amp; Perin, C. (2020). What is Interaction for Data Visualization? </w:t>
      </w:r>
      <w:r w:rsidRPr="00093C9E">
        <w:rPr>
          <w:i/>
          <w:iCs/>
        </w:rPr>
        <w:t>IEEE Transactions on Visualization and Computer Graphics</w:t>
      </w:r>
      <w:r w:rsidRPr="00093C9E">
        <w:t xml:space="preserve">, </w:t>
      </w:r>
      <w:r w:rsidRPr="00093C9E">
        <w:rPr>
          <w:i/>
          <w:iCs/>
        </w:rPr>
        <w:t>26</w:t>
      </w:r>
      <w:r w:rsidRPr="00093C9E">
        <w:t>(1), 119–129. https://doi.org/10.1109/TVCG.2019.2934283</w:t>
      </w:r>
    </w:p>
    <w:p w14:paraId="3F328637" w14:textId="77777777" w:rsidR="00093C9E" w:rsidRPr="00093C9E" w:rsidRDefault="00093C9E" w:rsidP="00093C9E">
      <w:pPr>
        <w:pStyle w:val="Bibliography"/>
      </w:pPr>
      <w:r w:rsidRPr="00093C9E">
        <w:t xml:space="preserve">Fossey, E., Harvey, C., Mcdermott, F., &amp; Davidson, L. (2002). </w:t>
      </w:r>
      <w:r w:rsidRPr="00093C9E">
        <w:rPr>
          <w:i/>
          <w:iCs/>
        </w:rPr>
        <w:t>Understanding and Evaluating Qualitative Research</w:t>
      </w:r>
      <w:r w:rsidRPr="00093C9E">
        <w:t>.</w:t>
      </w:r>
    </w:p>
    <w:p w14:paraId="1053C273" w14:textId="77777777" w:rsidR="00093C9E" w:rsidRPr="00093C9E" w:rsidRDefault="00093C9E" w:rsidP="00093C9E">
      <w:pPr>
        <w:pStyle w:val="Bibliography"/>
      </w:pPr>
      <w:r w:rsidRPr="00093C9E">
        <w:t xml:space="preserve">Google. (2023a). </w:t>
      </w:r>
      <w:r w:rsidRPr="00093C9E">
        <w:rPr>
          <w:i/>
          <w:iCs/>
        </w:rPr>
        <w:t>Google Maps</w:t>
      </w:r>
      <w:r w:rsidRPr="00093C9E">
        <w:t>. Google Maps. https://www.google.com/maps/@55.5880384,13.0322337,14z</w:t>
      </w:r>
    </w:p>
    <w:p w14:paraId="785780C7" w14:textId="77777777" w:rsidR="00093C9E" w:rsidRPr="00093C9E" w:rsidRDefault="00093C9E" w:rsidP="00093C9E">
      <w:pPr>
        <w:pStyle w:val="Bibliography"/>
      </w:pPr>
      <w:r w:rsidRPr="00093C9E">
        <w:t xml:space="preserve">Google. (2023b). </w:t>
      </w:r>
      <w:r w:rsidRPr="00093C9E">
        <w:rPr>
          <w:i/>
          <w:iCs/>
        </w:rPr>
        <w:t>Google Sheets</w:t>
      </w:r>
      <w:r w:rsidRPr="00093C9E">
        <w:t>. Online Spreadsheet Editor | Google Workspace. https://www.facebook.com/GoogleDocs/</w:t>
      </w:r>
    </w:p>
    <w:p w14:paraId="4FF44BAD" w14:textId="77777777" w:rsidR="00093C9E" w:rsidRPr="00093C9E" w:rsidRDefault="00093C9E" w:rsidP="00093C9E">
      <w:pPr>
        <w:pStyle w:val="Bibliography"/>
      </w:pPr>
      <w:r w:rsidRPr="00093C9E">
        <w:t xml:space="preserve">Gustafsson, D. (2019). </w:t>
      </w:r>
      <w:r w:rsidRPr="00093C9E">
        <w:rPr>
          <w:i/>
          <w:iCs/>
        </w:rPr>
        <w:t>Analysing the Double diamond design process through research &amp; implementation</w:t>
      </w:r>
      <w:r w:rsidRPr="00093C9E">
        <w:t xml:space="preserve"> [Master of Arts, Aalto </w:t>
      </w:r>
      <w:r w:rsidRPr="00093C9E">
        <w:lastRenderedPageBreak/>
        <w:t>University]. https://aaltodoc.aalto.fi/bitstream/handle/123456789/39285/master_Gustafsson_Daniel_2019.pdf?sequence=1&amp;isAllowed=y</w:t>
      </w:r>
    </w:p>
    <w:p w14:paraId="6A080F93" w14:textId="77777777" w:rsidR="00093C9E" w:rsidRPr="00093C9E" w:rsidRDefault="00093C9E" w:rsidP="00093C9E">
      <w:pPr>
        <w:pStyle w:val="Bibliography"/>
      </w:pPr>
      <w:r w:rsidRPr="00093C9E">
        <w:t xml:space="preserve">Heer, J., Viégas, F. B., &amp; Wattenberg, M. (2007). Voyagers and voyeurs: Supporting asynchronous collaborative information visualization. </w:t>
      </w:r>
      <w:r w:rsidRPr="00093C9E">
        <w:rPr>
          <w:i/>
          <w:iCs/>
        </w:rPr>
        <w:t>Proceedings of the SIGCHI Conference on Human Factors in Computing Systems</w:t>
      </w:r>
      <w:r w:rsidRPr="00093C9E">
        <w:t>, 1029–1038. https://doi.org/10.1145/1240624.1240781</w:t>
      </w:r>
    </w:p>
    <w:p w14:paraId="524A718A" w14:textId="77777777" w:rsidR="00093C9E" w:rsidRPr="00093C9E" w:rsidRDefault="00093C9E" w:rsidP="00093C9E">
      <w:pPr>
        <w:pStyle w:val="Bibliography"/>
      </w:pPr>
      <w:r w:rsidRPr="00093C9E">
        <w:t xml:space="preserve">Holzinger, A. (2005). Usability engineering methods for software developers. </w:t>
      </w:r>
      <w:r w:rsidRPr="00093C9E">
        <w:rPr>
          <w:i/>
          <w:iCs/>
        </w:rPr>
        <w:t>Communications of the ACM</w:t>
      </w:r>
      <w:r w:rsidRPr="00093C9E">
        <w:t xml:space="preserve">, </w:t>
      </w:r>
      <w:r w:rsidRPr="00093C9E">
        <w:rPr>
          <w:i/>
          <w:iCs/>
        </w:rPr>
        <w:t>48</w:t>
      </w:r>
      <w:r w:rsidRPr="00093C9E">
        <w:t>(1), 71–74. https://doi.org/10.1145/1039539.1039541</w:t>
      </w:r>
    </w:p>
    <w:p w14:paraId="0CF28DA2" w14:textId="77777777" w:rsidR="00093C9E" w:rsidRPr="00093C9E" w:rsidRDefault="00093C9E" w:rsidP="00093C9E">
      <w:pPr>
        <w:pStyle w:val="Bibliography"/>
      </w:pPr>
      <w:r w:rsidRPr="00093C9E">
        <w:t xml:space="preserve">Hornbæk, K., &amp; Oulasvirta, A. (2017). What Is Interaction? </w:t>
      </w:r>
      <w:r w:rsidRPr="00093C9E">
        <w:rPr>
          <w:i/>
          <w:iCs/>
        </w:rPr>
        <w:t>Proceedings of the 2017 CHI Conference on Human Factors in Computing Systems</w:t>
      </w:r>
      <w:r w:rsidRPr="00093C9E">
        <w:t>, 5040–5052. https://doi.org/10.1145/3025453.3025765</w:t>
      </w:r>
    </w:p>
    <w:p w14:paraId="503032CD" w14:textId="77777777" w:rsidR="00093C9E" w:rsidRPr="00093C9E" w:rsidRDefault="00093C9E" w:rsidP="00093C9E">
      <w:pPr>
        <w:pStyle w:val="Bibliography"/>
      </w:pPr>
      <w:r w:rsidRPr="00093C9E">
        <w:t xml:space="preserve">Houde, S., &amp; Hill, C. (1997). What do Prototypes Prototype? In </w:t>
      </w:r>
      <w:r w:rsidRPr="00093C9E">
        <w:rPr>
          <w:i/>
          <w:iCs/>
        </w:rPr>
        <w:t>Handbook of Human-Computer Interaction</w:t>
      </w:r>
      <w:r w:rsidRPr="00093C9E">
        <w:t xml:space="preserve"> (pp. 367–381). Elsevier. https://doi.org/10.1016/B978-044481862-1.50082-0</w:t>
      </w:r>
    </w:p>
    <w:p w14:paraId="6419D017" w14:textId="77777777" w:rsidR="00093C9E" w:rsidRPr="00093C9E" w:rsidRDefault="00093C9E" w:rsidP="00093C9E">
      <w:pPr>
        <w:pStyle w:val="Bibliography"/>
      </w:pPr>
      <w:r w:rsidRPr="00093C9E">
        <w:t xml:space="preserve">Huron, S., Carpendale, S., Thudt, A., Tang, A., &amp; Mauerer, M. (2014). Constructive visualization. </w:t>
      </w:r>
      <w:r w:rsidRPr="00093C9E">
        <w:rPr>
          <w:i/>
          <w:iCs/>
        </w:rPr>
        <w:t>Proceedings of the 2014 Conference on Designing Interactive Systems</w:t>
      </w:r>
      <w:r w:rsidRPr="00093C9E">
        <w:t>, 433–442. https://doi.org/10.1145/2598510.2598566</w:t>
      </w:r>
    </w:p>
    <w:p w14:paraId="4D50F898" w14:textId="77777777" w:rsidR="00093C9E" w:rsidRPr="00093C9E" w:rsidRDefault="00093C9E" w:rsidP="00093C9E">
      <w:pPr>
        <w:pStyle w:val="Bibliography"/>
        <w:rPr>
          <w:lang w:val="sv-SE"/>
        </w:rPr>
      </w:pPr>
      <w:r w:rsidRPr="00093C9E">
        <w:rPr>
          <w:lang w:val="sv-SE"/>
        </w:rPr>
        <w:t xml:space="preserve">Ingelsten, O. (2023). </w:t>
      </w:r>
      <w:r w:rsidRPr="00093C9E">
        <w:rPr>
          <w:i/>
          <w:iCs/>
          <w:lang w:val="sv-SE"/>
        </w:rPr>
        <w:t>IxD Thesis 2023</w:t>
      </w:r>
      <w:r w:rsidRPr="00093C9E">
        <w:rPr>
          <w:lang w:val="sv-SE"/>
        </w:rPr>
        <w:t>. http://www.inglestone.art/</w:t>
      </w:r>
    </w:p>
    <w:p w14:paraId="365DAAD3" w14:textId="77777777" w:rsidR="00093C9E" w:rsidRPr="00093C9E" w:rsidRDefault="00093C9E" w:rsidP="00093C9E">
      <w:pPr>
        <w:pStyle w:val="Bibliography"/>
      </w:pPr>
      <w:r w:rsidRPr="00093C9E">
        <w:t xml:space="preserve">Knox, S., &amp; Burkard, A. W. (2009). Qualitative research interviews. </w:t>
      </w:r>
      <w:r w:rsidRPr="00093C9E">
        <w:rPr>
          <w:i/>
          <w:iCs/>
        </w:rPr>
        <w:t>Psychotherapy Research</w:t>
      </w:r>
      <w:r w:rsidRPr="00093C9E">
        <w:t xml:space="preserve">, </w:t>
      </w:r>
      <w:r w:rsidRPr="00093C9E">
        <w:rPr>
          <w:i/>
          <w:iCs/>
        </w:rPr>
        <w:t>19</w:t>
      </w:r>
      <w:r w:rsidRPr="00093C9E">
        <w:t>(4–5), 566–575. https://doi.org/10.1080/10503300802702105</w:t>
      </w:r>
    </w:p>
    <w:p w14:paraId="426F1EB1" w14:textId="77777777" w:rsidR="00093C9E" w:rsidRPr="00093C9E" w:rsidRDefault="00093C9E" w:rsidP="00093C9E">
      <w:pPr>
        <w:pStyle w:val="Bibliography"/>
      </w:pPr>
      <w:r w:rsidRPr="00093C9E">
        <w:rPr>
          <w:lang w:val="sv-SE"/>
        </w:rPr>
        <w:t xml:space="preserve">Lim, Y.-K., Stolterman, E., &amp; Tenenberg, J. (2008). </w:t>
      </w:r>
      <w:r w:rsidRPr="00093C9E">
        <w:t xml:space="preserve">The anatomy of prototypes: Prototypes as filters, prototypes as manifestations of </w:t>
      </w:r>
      <w:r w:rsidRPr="00093C9E">
        <w:lastRenderedPageBreak/>
        <w:t xml:space="preserve">design ideas. </w:t>
      </w:r>
      <w:r w:rsidRPr="00093C9E">
        <w:rPr>
          <w:i/>
          <w:iCs/>
        </w:rPr>
        <w:t>ACM Transactions on Computer-Human Interaction</w:t>
      </w:r>
      <w:r w:rsidRPr="00093C9E">
        <w:t xml:space="preserve">, </w:t>
      </w:r>
      <w:r w:rsidRPr="00093C9E">
        <w:rPr>
          <w:i/>
          <w:iCs/>
        </w:rPr>
        <w:t>15</w:t>
      </w:r>
      <w:r w:rsidRPr="00093C9E">
        <w:t>(2), 1–27. https://doi.org/10.1145/1375761.1375762</w:t>
      </w:r>
    </w:p>
    <w:p w14:paraId="3BF9556D" w14:textId="77777777" w:rsidR="00093C9E" w:rsidRPr="00093C9E" w:rsidRDefault="00093C9E" w:rsidP="00093C9E">
      <w:pPr>
        <w:pStyle w:val="Bibliography"/>
      </w:pPr>
      <w:r w:rsidRPr="00093C9E">
        <w:t xml:space="preserve">Lima, M. (2023). </w:t>
      </w:r>
      <w:r w:rsidRPr="00093C9E">
        <w:rPr>
          <w:i/>
          <w:iCs/>
        </w:rPr>
        <w:t>Visualcomplexity.com</w:t>
      </w:r>
      <w:r w:rsidRPr="00093C9E">
        <w:t>. A Visual Exploration on Mapping Complex Networks. http://www.visualcomplexity.com/vc/</w:t>
      </w:r>
    </w:p>
    <w:p w14:paraId="674F0A5E" w14:textId="77777777" w:rsidR="00093C9E" w:rsidRPr="00093C9E" w:rsidRDefault="00093C9E" w:rsidP="00093C9E">
      <w:pPr>
        <w:pStyle w:val="Bibliography"/>
      </w:pPr>
      <w:r w:rsidRPr="00093C9E">
        <w:t xml:space="preserve">Mao, J.-Y., Vredenburg, K., Smith, P. W., &amp; Carey, T. (2005). The state of user-centered design practice. </w:t>
      </w:r>
      <w:r w:rsidRPr="00093C9E">
        <w:rPr>
          <w:i/>
          <w:iCs/>
        </w:rPr>
        <w:t>Communications of the ACM</w:t>
      </w:r>
      <w:r w:rsidRPr="00093C9E">
        <w:t xml:space="preserve">, </w:t>
      </w:r>
      <w:r w:rsidRPr="00093C9E">
        <w:rPr>
          <w:i/>
          <w:iCs/>
        </w:rPr>
        <w:t>48</w:t>
      </w:r>
      <w:r w:rsidRPr="00093C9E">
        <w:t>(3), 105–109. https://doi.org/10.1145/1047671.1047677</w:t>
      </w:r>
    </w:p>
    <w:p w14:paraId="5E4D94D5" w14:textId="77777777" w:rsidR="00093C9E" w:rsidRPr="00093C9E" w:rsidRDefault="00093C9E" w:rsidP="00093C9E">
      <w:pPr>
        <w:pStyle w:val="Bibliography"/>
      </w:pPr>
      <w:r w:rsidRPr="00093C9E">
        <w:t xml:space="preserve">Marcus, A., &amp; Rosenzweig, E. (Eds.). (2020). </w:t>
      </w:r>
      <w:r w:rsidRPr="00093C9E">
        <w:rPr>
          <w:i/>
          <w:iCs/>
        </w:rPr>
        <w:t>Design, User Experience, and Usability. Interaction Design: 9th International Conference, DUXU 2020, Held as Part of the 22nd HCI International Conference, HCII 2020, Copenhagen, Denmark, July 19–24, 2020, Proceedings, Part I</w:t>
      </w:r>
      <w:r w:rsidRPr="00093C9E">
        <w:t xml:space="preserve"> (Vol. 12200). Springer International Publishing. https://doi.org/10.1007/978-3-030-49713-2</w:t>
      </w:r>
    </w:p>
    <w:p w14:paraId="6153A3AA" w14:textId="77777777" w:rsidR="00093C9E" w:rsidRPr="00093C9E" w:rsidRDefault="00093C9E" w:rsidP="00093C9E">
      <w:pPr>
        <w:pStyle w:val="Bibliography"/>
      </w:pPr>
      <w:r w:rsidRPr="00093C9E">
        <w:t xml:space="preserve">Martin, B., &amp; Hanington, B. (2012). Universal methods of design: 100 ways to research complex problems, develop innovative ideas, and design effective solutions. </w:t>
      </w:r>
      <w:r w:rsidRPr="00093C9E">
        <w:rPr>
          <w:i/>
          <w:iCs/>
        </w:rPr>
        <w:t>Choice Reviews Online</w:t>
      </w:r>
      <w:r w:rsidRPr="00093C9E">
        <w:t xml:space="preserve">, </w:t>
      </w:r>
      <w:r w:rsidRPr="00093C9E">
        <w:rPr>
          <w:i/>
          <w:iCs/>
        </w:rPr>
        <w:t>49</w:t>
      </w:r>
      <w:r w:rsidRPr="00093C9E">
        <w:t>(10), 49-5403-49–5403. https://doi.org/10.5860/CHOICE.49-5403</w:t>
      </w:r>
    </w:p>
    <w:p w14:paraId="60BAAD5D" w14:textId="77777777" w:rsidR="00093C9E" w:rsidRPr="00093C9E" w:rsidRDefault="00093C9E" w:rsidP="00093C9E">
      <w:pPr>
        <w:pStyle w:val="Bibliography"/>
        <w:rPr>
          <w:lang w:val="sv-SE"/>
        </w:rPr>
      </w:pPr>
      <w:r w:rsidRPr="00093C9E">
        <w:t xml:space="preserve">Microsoft. (2023a). </w:t>
      </w:r>
      <w:r w:rsidRPr="00093C9E">
        <w:rPr>
          <w:i/>
          <w:iCs/>
        </w:rPr>
        <w:t>Microsoft Excel</w:t>
      </w:r>
      <w:r w:rsidRPr="00093C9E">
        <w:t xml:space="preserve">. </w:t>
      </w:r>
      <w:r w:rsidRPr="00093C9E">
        <w:rPr>
          <w:lang w:val="sv-SE"/>
        </w:rPr>
        <w:t>Kalkylprogram | Microsoft 365. https://www.microsoft.com/sv-se/microsoft-365/excel</w:t>
      </w:r>
    </w:p>
    <w:p w14:paraId="7499A53E" w14:textId="77777777" w:rsidR="00093C9E" w:rsidRPr="00093C9E" w:rsidRDefault="00093C9E" w:rsidP="00093C9E">
      <w:pPr>
        <w:pStyle w:val="Bibliography"/>
      </w:pPr>
      <w:r w:rsidRPr="00093C9E">
        <w:t xml:space="preserve">Microsoft. (2023b). </w:t>
      </w:r>
      <w:r w:rsidRPr="00093C9E">
        <w:rPr>
          <w:i/>
          <w:iCs/>
        </w:rPr>
        <w:t>Microsoft Power BI</w:t>
      </w:r>
      <w:r w:rsidRPr="00093C9E">
        <w:t>. Datavisualisering. https://powerbi.microsoft.com/sv-se/</w:t>
      </w:r>
    </w:p>
    <w:p w14:paraId="45654145" w14:textId="77777777" w:rsidR="00093C9E" w:rsidRPr="00093C9E" w:rsidRDefault="00093C9E" w:rsidP="00093C9E">
      <w:pPr>
        <w:pStyle w:val="Bibliography"/>
        <w:rPr>
          <w:lang w:val="sv-SE"/>
        </w:rPr>
      </w:pPr>
      <w:r w:rsidRPr="00093C9E">
        <w:t xml:space="preserve">Moran, K. (2019, December 1). </w:t>
      </w:r>
      <w:r w:rsidRPr="00093C9E">
        <w:rPr>
          <w:i/>
          <w:iCs/>
        </w:rPr>
        <w:t>Usability Testing 101</w:t>
      </w:r>
      <w:r w:rsidRPr="00093C9E">
        <w:t xml:space="preserve">. </w:t>
      </w:r>
      <w:r w:rsidRPr="00093C9E">
        <w:rPr>
          <w:lang w:val="sv-SE"/>
        </w:rPr>
        <w:t>Nielsen Norman Group. https://www.nngroup.com/articles/usability-testing-101/</w:t>
      </w:r>
    </w:p>
    <w:p w14:paraId="5885D6BF" w14:textId="77777777" w:rsidR="00093C9E" w:rsidRPr="00093C9E" w:rsidRDefault="00093C9E" w:rsidP="00093C9E">
      <w:pPr>
        <w:pStyle w:val="Bibliography"/>
      </w:pPr>
      <w:r w:rsidRPr="00093C9E">
        <w:t xml:space="preserve">Norman, D. A., &amp; Draper, S. W. (Eds.). (1986). </w:t>
      </w:r>
      <w:r w:rsidRPr="00093C9E">
        <w:rPr>
          <w:i/>
          <w:iCs/>
        </w:rPr>
        <w:t>User centered system design: New perspectives on human-computer interaction</w:t>
      </w:r>
      <w:r w:rsidRPr="00093C9E">
        <w:t>. L. Erlbaum Associates.</w:t>
      </w:r>
    </w:p>
    <w:p w14:paraId="218C3FB2" w14:textId="77777777" w:rsidR="00093C9E" w:rsidRPr="00093C9E" w:rsidRDefault="00093C9E" w:rsidP="00093C9E">
      <w:pPr>
        <w:pStyle w:val="Bibliography"/>
      </w:pPr>
      <w:r w:rsidRPr="00093C9E">
        <w:lastRenderedPageBreak/>
        <w:t xml:space="preserve">Ralph, P., &amp; Baltes, S. (2022). Paving the way for mature secondary research: The seven types of literature review. </w:t>
      </w:r>
      <w:r w:rsidRPr="00093C9E">
        <w:rPr>
          <w:i/>
          <w:iCs/>
        </w:rPr>
        <w:t>Proceedings of the 30th ACM Joint European Software Engineering Conference and Symposium on the Foundations of Software Engineering</w:t>
      </w:r>
      <w:r w:rsidRPr="00093C9E">
        <w:t>, 1632–1636. https://doi.org/10.1145/3540250.3560877</w:t>
      </w:r>
    </w:p>
    <w:p w14:paraId="1C744F21" w14:textId="77777777" w:rsidR="00093C9E" w:rsidRPr="00093C9E" w:rsidRDefault="00093C9E" w:rsidP="00093C9E">
      <w:pPr>
        <w:pStyle w:val="Bibliography"/>
      </w:pPr>
      <w:r w:rsidRPr="00093C9E">
        <w:t xml:space="preserve">Russel, E. (2019, October 1). </w:t>
      </w:r>
      <w:r w:rsidRPr="00093C9E">
        <w:rPr>
          <w:i/>
          <w:iCs/>
        </w:rPr>
        <w:t>9 things to know about Google’s maps data: Beyond the Map</w:t>
      </w:r>
      <w:r w:rsidRPr="00093C9E">
        <w:t>. Google Cloud Blog. https://cloud.google.com/blog/products/maps-platform/9-things-know-about-googles-maps-data-beyond-map</w:t>
      </w:r>
    </w:p>
    <w:p w14:paraId="350C790F" w14:textId="77777777" w:rsidR="00093C9E" w:rsidRPr="00093C9E" w:rsidRDefault="00093C9E" w:rsidP="00093C9E">
      <w:pPr>
        <w:pStyle w:val="Bibliography"/>
      </w:pPr>
      <w:r w:rsidRPr="00093C9E">
        <w:t xml:space="preserve">Sharp, H., Rogers, Y., &amp; Preece, J. (2007). </w:t>
      </w:r>
      <w:r w:rsidRPr="00093C9E">
        <w:rPr>
          <w:i/>
          <w:iCs/>
        </w:rPr>
        <w:t>Interaction design: Beyond human-computer interaction</w:t>
      </w:r>
      <w:r w:rsidRPr="00093C9E">
        <w:t xml:space="preserve"> (2nd ed). Wiley.</w:t>
      </w:r>
    </w:p>
    <w:p w14:paraId="3A8D06A5" w14:textId="77777777" w:rsidR="00093C9E" w:rsidRPr="00093C9E" w:rsidRDefault="00093C9E" w:rsidP="00093C9E">
      <w:pPr>
        <w:pStyle w:val="Bibliography"/>
      </w:pPr>
      <w:r w:rsidRPr="00093C9E">
        <w:t xml:space="preserve">Shneiderman, B. (1996). </w:t>
      </w:r>
      <w:r w:rsidRPr="00093C9E">
        <w:rPr>
          <w:i/>
          <w:iCs/>
        </w:rPr>
        <w:t>The Eyes Have It: A Task by Data Type Taxonomy for Information Visualizations</w:t>
      </w:r>
      <w:r w:rsidRPr="00093C9E">
        <w:t>.</w:t>
      </w:r>
    </w:p>
    <w:p w14:paraId="4F44CBBF" w14:textId="77777777" w:rsidR="00093C9E" w:rsidRPr="00093C9E" w:rsidRDefault="00093C9E" w:rsidP="00093C9E">
      <w:pPr>
        <w:pStyle w:val="Bibliography"/>
        <w:rPr>
          <w:lang w:val="sv-SE"/>
        </w:rPr>
      </w:pPr>
      <w:r w:rsidRPr="00093C9E">
        <w:t xml:space="preserve">Tableau. (2023). </w:t>
      </w:r>
      <w:r w:rsidRPr="00093C9E">
        <w:rPr>
          <w:i/>
          <w:iCs/>
        </w:rPr>
        <w:t>Tableau: Business Intelligence and Analytics Software</w:t>
      </w:r>
      <w:r w:rsidRPr="00093C9E">
        <w:t xml:space="preserve">. </w:t>
      </w:r>
      <w:r w:rsidRPr="00093C9E">
        <w:rPr>
          <w:lang w:val="sv-SE"/>
        </w:rPr>
        <w:t>Tableau. https://www.tableau.com/node/62770</w:t>
      </w:r>
    </w:p>
    <w:p w14:paraId="1D493621" w14:textId="77777777" w:rsidR="00093C9E" w:rsidRPr="00093C9E" w:rsidRDefault="00093C9E" w:rsidP="00093C9E">
      <w:pPr>
        <w:pStyle w:val="Bibliography"/>
      </w:pPr>
      <w:r w:rsidRPr="00093C9E">
        <w:rPr>
          <w:lang w:val="sv-SE"/>
        </w:rPr>
        <w:t xml:space="preserve">Tarnavsky Eitan, A., Smolyansky, E., Knaan Harpaz, I., &amp; Perets, S. (2023). </w:t>
      </w:r>
      <w:r w:rsidRPr="00093C9E">
        <w:rPr>
          <w:i/>
          <w:iCs/>
        </w:rPr>
        <w:t>Connected Papers</w:t>
      </w:r>
      <w:r w:rsidRPr="00093C9E">
        <w:t>. Connected Papers | Find and Explore Academic Papers. https://www.connectedpapers.com/</w:t>
      </w:r>
    </w:p>
    <w:p w14:paraId="1CAE5E5E" w14:textId="77777777" w:rsidR="00093C9E" w:rsidRPr="00093C9E" w:rsidRDefault="00093C9E" w:rsidP="00093C9E">
      <w:pPr>
        <w:pStyle w:val="Bibliography"/>
      </w:pPr>
      <w:r w:rsidRPr="00093C9E">
        <w:t xml:space="preserve">Thorne, S. (2000). Data analysis in qualitative research. </w:t>
      </w:r>
      <w:r w:rsidRPr="00093C9E">
        <w:rPr>
          <w:i/>
          <w:iCs/>
        </w:rPr>
        <w:t>Evidence-Based Nursing</w:t>
      </w:r>
      <w:r w:rsidRPr="00093C9E">
        <w:t xml:space="preserve">, </w:t>
      </w:r>
      <w:r w:rsidRPr="00093C9E">
        <w:rPr>
          <w:i/>
          <w:iCs/>
        </w:rPr>
        <w:t>3</w:t>
      </w:r>
      <w:r w:rsidRPr="00093C9E">
        <w:t>(3), 68–70. https://doi.org/10.1136/ebn.3.3.68</w:t>
      </w:r>
    </w:p>
    <w:p w14:paraId="6866EF79" w14:textId="77777777" w:rsidR="00093C9E" w:rsidRPr="00093C9E" w:rsidRDefault="00093C9E" w:rsidP="00093C9E">
      <w:pPr>
        <w:pStyle w:val="Bibliography"/>
      </w:pPr>
      <w:r w:rsidRPr="00093C9E">
        <w:t xml:space="preserve">Wood, L. E. (1997). Semi-structured interviewing for user-centered design. </w:t>
      </w:r>
      <w:r w:rsidRPr="00093C9E">
        <w:rPr>
          <w:i/>
          <w:iCs/>
        </w:rPr>
        <w:t>Interactions</w:t>
      </w:r>
      <w:r w:rsidRPr="00093C9E">
        <w:t xml:space="preserve">, </w:t>
      </w:r>
      <w:r w:rsidRPr="00093C9E">
        <w:rPr>
          <w:i/>
          <w:iCs/>
        </w:rPr>
        <w:t>4</w:t>
      </w:r>
      <w:r w:rsidRPr="00093C9E">
        <w:t>(2), 48–61. https://doi.org/10.1145/245129.245134</w:t>
      </w:r>
    </w:p>
    <w:p w14:paraId="44E5C6E4" w14:textId="0888EE91" w:rsidR="006227A2" w:rsidRPr="00390054" w:rsidRDefault="00ED4E45" w:rsidP="00B7308E">
      <w:pPr>
        <w:rPr>
          <w:lang w:val="sv-SE"/>
        </w:rPr>
      </w:pPr>
      <w:r w:rsidRPr="004560CB">
        <w:fldChar w:fldCharType="end"/>
      </w:r>
    </w:p>
    <w:sectPr w:rsidR="006227A2" w:rsidRPr="00390054" w:rsidSect="00316902">
      <w:headerReference w:type="default" r:id="rId33"/>
      <w:footerReference w:type="default" r:id="rId34"/>
      <w:headerReference w:type="first" r:id="rId3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72" w:author="Olof Ingelsten" w:date="2023-05-10T21:35:00Z" w:initials="OI">
    <w:p w14:paraId="5553F2FC" w14:textId="77777777" w:rsidR="002F60B5" w:rsidRDefault="002F60B5" w:rsidP="00BB4714">
      <w:pPr>
        <w:jc w:val="left"/>
      </w:pPr>
      <w:r>
        <w:rPr>
          <w:rStyle w:val="CommentReference"/>
        </w:rPr>
        <w:annotationRef/>
      </w:r>
      <w:r>
        <w:rPr>
          <w:sz w:val="20"/>
          <w:szCs w:val="20"/>
        </w:rPr>
        <w:t>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5553F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8068C9F" w16cex:dateUtc="2023-05-10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5553F2FC" w16cid:durableId="28068C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F7EA48" w14:textId="77777777" w:rsidR="008A018A" w:rsidRDefault="008A018A" w:rsidP="002E590C">
      <w:pPr>
        <w:spacing w:line="240" w:lineRule="auto"/>
      </w:pPr>
      <w:r>
        <w:separator/>
      </w:r>
    </w:p>
  </w:endnote>
  <w:endnote w:type="continuationSeparator" w:id="0">
    <w:p w14:paraId="29E8E167" w14:textId="77777777" w:rsidR="008A018A" w:rsidRDefault="008A018A"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99E5F" w14:textId="77777777" w:rsidR="008A018A" w:rsidRDefault="008A018A" w:rsidP="002E590C">
      <w:pPr>
        <w:spacing w:line="240" w:lineRule="auto"/>
      </w:pPr>
      <w:r>
        <w:separator/>
      </w:r>
    </w:p>
  </w:footnote>
  <w:footnote w:type="continuationSeparator" w:id="0">
    <w:p w14:paraId="661C5F91" w14:textId="77777777" w:rsidR="008A018A" w:rsidRDefault="008A018A"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3"/>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7EE"/>
    <w:rsid w:val="00002A72"/>
    <w:rsid w:val="00005228"/>
    <w:rsid w:val="00006404"/>
    <w:rsid w:val="00006413"/>
    <w:rsid w:val="00006B55"/>
    <w:rsid w:val="000078EC"/>
    <w:rsid w:val="00013067"/>
    <w:rsid w:val="00013702"/>
    <w:rsid w:val="0001539E"/>
    <w:rsid w:val="00015DFC"/>
    <w:rsid w:val="00017FF6"/>
    <w:rsid w:val="00020266"/>
    <w:rsid w:val="0002032D"/>
    <w:rsid w:val="00020DF0"/>
    <w:rsid w:val="0002106D"/>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3013"/>
    <w:rsid w:val="0004333D"/>
    <w:rsid w:val="00043FAF"/>
    <w:rsid w:val="00044BF5"/>
    <w:rsid w:val="00044C07"/>
    <w:rsid w:val="000452B6"/>
    <w:rsid w:val="00045752"/>
    <w:rsid w:val="00045E39"/>
    <w:rsid w:val="00046457"/>
    <w:rsid w:val="00047EEE"/>
    <w:rsid w:val="000505AD"/>
    <w:rsid w:val="000505CE"/>
    <w:rsid w:val="000508B9"/>
    <w:rsid w:val="00050976"/>
    <w:rsid w:val="00051A7E"/>
    <w:rsid w:val="00051B52"/>
    <w:rsid w:val="000525DD"/>
    <w:rsid w:val="00054ABD"/>
    <w:rsid w:val="000554A7"/>
    <w:rsid w:val="00060F42"/>
    <w:rsid w:val="0006274F"/>
    <w:rsid w:val="00062765"/>
    <w:rsid w:val="00062927"/>
    <w:rsid w:val="00063541"/>
    <w:rsid w:val="000640AE"/>
    <w:rsid w:val="0006592F"/>
    <w:rsid w:val="00065FE9"/>
    <w:rsid w:val="0006610F"/>
    <w:rsid w:val="00066168"/>
    <w:rsid w:val="00066C2F"/>
    <w:rsid w:val="00067380"/>
    <w:rsid w:val="000704E2"/>
    <w:rsid w:val="0007053C"/>
    <w:rsid w:val="000705B1"/>
    <w:rsid w:val="00071B83"/>
    <w:rsid w:val="000723C5"/>
    <w:rsid w:val="0007257B"/>
    <w:rsid w:val="000725E4"/>
    <w:rsid w:val="00072782"/>
    <w:rsid w:val="00073040"/>
    <w:rsid w:val="0007344F"/>
    <w:rsid w:val="000738A1"/>
    <w:rsid w:val="00073D7A"/>
    <w:rsid w:val="000743CF"/>
    <w:rsid w:val="0007453D"/>
    <w:rsid w:val="000753E1"/>
    <w:rsid w:val="00075C76"/>
    <w:rsid w:val="00076823"/>
    <w:rsid w:val="0007736F"/>
    <w:rsid w:val="00080269"/>
    <w:rsid w:val="00080EFC"/>
    <w:rsid w:val="000832D7"/>
    <w:rsid w:val="00083619"/>
    <w:rsid w:val="00084B8A"/>
    <w:rsid w:val="00085C9D"/>
    <w:rsid w:val="00086FB3"/>
    <w:rsid w:val="000870F1"/>
    <w:rsid w:val="00087C6A"/>
    <w:rsid w:val="00090916"/>
    <w:rsid w:val="00090FB2"/>
    <w:rsid w:val="000916B5"/>
    <w:rsid w:val="00091CAE"/>
    <w:rsid w:val="00092A97"/>
    <w:rsid w:val="00092DBC"/>
    <w:rsid w:val="00093184"/>
    <w:rsid w:val="00093849"/>
    <w:rsid w:val="000939C2"/>
    <w:rsid w:val="00093C9E"/>
    <w:rsid w:val="0009537F"/>
    <w:rsid w:val="00095540"/>
    <w:rsid w:val="000955E8"/>
    <w:rsid w:val="000960FF"/>
    <w:rsid w:val="000962A3"/>
    <w:rsid w:val="00096588"/>
    <w:rsid w:val="0009734E"/>
    <w:rsid w:val="00097D35"/>
    <w:rsid w:val="000A27F6"/>
    <w:rsid w:val="000A2F9D"/>
    <w:rsid w:val="000A313C"/>
    <w:rsid w:val="000A33EA"/>
    <w:rsid w:val="000A37F2"/>
    <w:rsid w:val="000A57F1"/>
    <w:rsid w:val="000A59C4"/>
    <w:rsid w:val="000A59CF"/>
    <w:rsid w:val="000A6234"/>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87C"/>
    <w:rsid w:val="000C206D"/>
    <w:rsid w:val="000C2F9F"/>
    <w:rsid w:val="000C3101"/>
    <w:rsid w:val="000C642A"/>
    <w:rsid w:val="000C6659"/>
    <w:rsid w:val="000C66E2"/>
    <w:rsid w:val="000C78B0"/>
    <w:rsid w:val="000C7EAA"/>
    <w:rsid w:val="000D0AA8"/>
    <w:rsid w:val="000D15AF"/>
    <w:rsid w:val="000D1E6E"/>
    <w:rsid w:val="000D29A5"/>
    <w:rsid w:val="000D2A46"/>
    <w:rsid w:val="000D3C3F"/>
    <w:rsid w:val="000D3CEA"/>
    <w:rsid w:val="000D4BCC"/>
    <w:rsid w:val="000D568D"/>
    <w:rsid w:val="000D5882"/>
    <w:rsid w:val="000D5C01"/>
    <w:rsid w:val="000E03C9"/>
    <w:rsid w:val="000E0435"/>
    <w:rsid w:val="000E0916"/>
    <w:rsid w:val="000E0DE2"/>
    <w:rsid w:val="000E1177"/>
    <w:rsid w:val="000E2ADC"/>
    <w:rsid w:val="000E2D8B"/>
    <w:rsid w:val="000E365B"/>
    <w:rsid w:val="000E44D2"/>
    <w:rsid w:val="000E58C5"/>
    <w:rsid w:val="000E5FF9"/>
    <w:rsid w:val="000E6008"/>
    <w:rsid w:val="000E65E7"/>
    <w:rsid w:val="000E7F19"/>
    <w:rsid w:val="000F0C9F"/>
    <w:rsid w:val="000F0D78"/>
    <w:rsid w:val="000F3346"/>
    <w:rsid w:val="000F3B6A"/>
    <w:rsid w:val="000F4B82"/>
    <w:rsid w:val="000F5B22"/>
    <w:rsid w:val="000F66BC"/>
    <w:rsid w:val="000F6887"/>
    <w:rsid w:val="000F6F10"/>
    <w:rsid w:val="000F6FC0"/>
    <w:rsid w:val="000F79CD"/>
    <w:rsid w:val="00100830"/>
    <w:rsid w:val="00100DF6"/>
    <w:rsid w:val="00101C73"/>
    <w:rsid w:val="00101F15"/>
    <w:rsid w:val="00102768"/>
    <w:rsid w:val="001029C2"/>
    <w:rsid w:val="00102BB2"/>
    <w:rsid w:val="001032FE"/>
    <w:rsid w:val="001037B2"/>
    <w:rsid w:val="00104EA6"/>
    <w:rsid w:val="00105016"/>
    <w:rsid w:val="001064DD"/>
    <w:rsid w:val="00106850"/>
    <w:rsid w:val="001070FF"/>
    <w:rsid w:val="00107358"/>
    <w:rsid w:val="001074D4"/>
    <w:rsid w:val="00110EB7"/>
    <w:rsid w:val="001124EF"/>
    <w:rsid w:val="001138F2"/>
    <w:rsid w:val="001145F4"/>
    <w:rsid w:val="001165F3"/>
    <w:rsid w:val="00116E2C"/>
    <w:rsid w:val="00116ED7"/>
    <w:rsid w:val="0011795C"/>
    <w:rsid w:val="001202A5"/>
    <w:rsid w:val="001211A9"/>
    <w:rsid w:val="0012147A"/>
    <w:rsid w:val="0012179E"/>
    <w:rsid w:val="00121AB0"/>
    <w:rsid w:val="00122DCC"/>
    <w:rsid w:val="001238B2"/>
    <w:rsid w:val="00124131"/>
    <w:rsid w:val="0012510C"/>
    <w:rsid w:val="00125BC4"/>
    <w:rsid w:val="00125E45"/>
    <w:rsid w:val="001261AE"/>
    <w:rsid w:val="0012769B"/>
    <w:rsid w:val="00127AA2"/>
    <w:rsid w:val="00130221"/>
    <w:rsid w:val="0013118D"/>
    <w:rsid w:val="0013239C"/>
    <w:rsid w:val="001327FB"/>
    <w:rsid w:val="00132B4B"/>
    <w:rsid w:val="00132D6B"/>
    <w:rsid w:val="001331FF"/>
    <w:rsid w:val="0013369F"/>
    <w:rsid w:val="00133D6D"/>
    <w:rsid w:val="001353F1"/>
    <w:rsid w:val="00135E69"/>
    <w:rsid w:val="00135F57"/>
    <w:rsid w:val="0013614A"/>
    <w:rsid w:val="001372B2"/>
    <w:rsid w:val="001403FF"/>
    <w:rsid w:val="00140919"/>
    <w:rsid w:val="00140E96"/>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7767"/>
    <w:rsid w:val="00157AD0"/>
    <w:rsid w:val="00160A89"/>
    <w:rsid w:val="00160B2E"/>
    <w:rsid w:val="00161D9D"/>
    <w:rsid w:val="00162003"/>
    <w:rsid w:val="0016245C"/>
    <w:rsid w:val="001627EF"/>
    <w:rsid w:val="00163653"/>
    <w:rsid w:val="00163BEA"/>
    <w:rsid w:val="001650F6"/>
    <w:rsid w:val="00165DC0"/>
    <w:rsid w:val="00165F0D"/>
    <w:rsid w:val="00166F77"/>
    <w:rsid w:val="00167D8D"/>
    <w:rsid w:val="0017096F"/>
    <w:rsid w:val="00170DCF"/>
    <w:rsid w:val="001722E5"/>
    <w:rsid w:val="001724BE"/>
    <w:rsid w:val="001724BF"/>
    <w:rsid w:val="001732EB"/>
    <w:rsid w:val="00173FC7"/>
    <w:rsid w:val="0017467D"/>
    <w:rsid w:val="00174741"/>
    <w:rsid w:val="001747DD"/>
    <w:rsid w:val="00174988"/>
    <w:rsid w:val="00174A98"/>
    <w:rsid w:val="001751F4"/>
    <w:rsid w:val="00175533"/>
    <w:rsid w:val="001779A3"/>
    <w:rsid w:val="00177B74"/>
    <w:rsid w:val="00180102"/>
    <w:rsid w:val="001804D5"/>
    <w:rsid w:val="001817C9"/>
    <w:rsid w:val="00181800"/>
    <w:rsid w:val="00181BFF"/>
    <w:rsid w:val="0018272A"/>
    <w:rsid w:val="00182795"/>
    <w:rsid w:val="001827DE"/>
    <w:rsid w:val="00183A24"/>
    <w:rsid w:val="0018493D"/>
    <w:rsid w:val="00184CE1"/>
    <w:rsid w:val="00185670"/>
    <w:rsid w:val="0018587C"/>
    <w:rsid w:val="00185B27"/>
    <w:rsid w:val="00186729"/>
    <w:rsid w:val="001907E6"/>
    <w:rsid w:val="0019162F"/>
    <w:rsid w:val="001916FF"/>
    <w:rsid w:val="00192491"/>
    <w:rsid w:val="00193967"/>
    <w:rsid w:val="00193DF4"/>
    <w:rsid w:val="00194295"/>
    <w:rsid w:val="001946EB"/>
    <w:rsid w:val="001947B1"/>
    <w:rsid w:val="00195E19"/>
    <w:rsid w:val="00195EDB"/>
    <w:rsid w:val="0019764E"/>
    <w:rsid w:val="00197F55"/>
    <w:rsid w:val="001A03EE"/>
    <w:rsid w:val="001A1817"/>
    <w:rsid w:val="001A25E4"/>
    <w:rsid w:val="001A2917"/>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C0002"/>
    <w:rsid w:val="001C07B6"/>
    <w:rsid w:val="001C08DF"/>
    <w:rsid w:val="001C1458"/>
    <w:rsid w:val="001C2948"/>
    <w:rsid w:val="001C308F"/>
    <w:rsid w:val="001C30D4"/>
    <w:rsid w:val="001C476E"/>
    <w:rsid w:val="001C4CA1"/>
    <w:rsid w:val="001C4DBB"/>
    <w:rsid w:val="001C5076"/>
    <w:rsid w:val="001C5525"/>
    <w:rsid w:val="001C6608"/>
    <w:rsid w:val="001C76ED"/>
    <w:rsid w:val="001C795F"/>
    <w:rsid w:val="001C7A25"/>
    <w:rsid w:val="001C7FFB"/>
    <w:rsid w:val="001D01DC"/>
    <w:rsid w:val="001D037D"/>
    <w:rsid w:val="001D0991"/>
    <w:rsid w:val="001D1833"/>
    <w:rsid w:val="001D1DE8"/>
    <w:rsid w:val="001D2157"/>
    <w:rsid w:val="001D2704"/>
    <w:rsid w:val="001D32BF"/>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428"/>
    <w:rsid w:val="001F4834"/>
    <w:rsid w:val="001F49B5"/>
    <w:rsid w:val="001F4B5C"/>
    <w:rsid w:val="001F4DE9"/>
    <w:rsid w:val="001F5702"/>
    <w:rsid w:val="001F618F"/>
    <w:rsid w:val="001F6777"/>
    <w:rsid w:val="00200752"/>
    <w:rsid w:val="002012D6"/>
    <w:rsid w:val="00201BF7"/>
    <w:rsid w:val="0020201E"/>
    <w:rsid w:val="00203212"/>
    <w:rsid w:val="002046DA"/>
    <w:rsid w:val="00206B7A"/>
    <w:rsid w:val="002073BB"/>
    <w:rsid w:val="00207F72"/>
    <w:rsid w:val="00210DD6"/>
    <w:rsid w:val="00211FFC"/>
    <w:rsid w:val="00212418"/>
    <w:rsid w:val="0021326D"/>
    <w:rsid w:val="00213F64"/>
    <w:rsid w:val="002154AF"/>
    <w:rsid w:val="00216CBE"/>
    <w:rsid w:val="00216F2E"/>
    <w:rsid w:val="00217162"/>
    <w:rsid w:val="00217BAB"/>
    <w:rsid w:val="002201D7"/>
    <w:rsid w:val="002202AF"/>
    <w:rsid w:val="0022040E"/>
    <w:rsid w:val="00221AB5"/>
    <w:rsid w:val="0022217D"/>
    <w:rsid w:val="00222EA6"/>
    <w:rsid w:val="00222FFA"/>
    <w:rsid w:val="0022370A"/>
    <w:rsid w:val="00223E0E"/>
    <w:rsid w:val="00224B9E"/>
    <w:rsid w:val="00224CAA"/>
    <w:rsid w:val="002253C0"/>
    <w:rsid w:val="002253D5"/>
    <w:rsid w:val="00225478"/>
    <w:rsid w:val="002256FA"/>
    <w:rsid w:val="00226DD7"/>
    <w:rsid w:val="00226FED"/>
    <w:rsid w:val="00227B5F"/>
    <w:rsid w:val="00231A2B"/>
    <w:rsid w:val="0023508D"/>
    <w:rsid w:val="00235B4A"/>
    <w:rsid w:val="00235DBD"/>
    <w:rsid w:val="002361BD"/>
    <w:rsid w:val="00236950"/>
    <w:rsid w:val="00240D21"/>
    <w:rsid w:val="00240DEA"/>
    <w:rsid w:val="00241802"/>
    <w:rsid w:val="00241D1F"/>
    <w:rsid w:val="0024269B"/>
    <w:rsid w:val="0024269F"/>
    <w:rsid w:val="0024306F"/>
    <w:rsid w:val="002430C3"/>
    <w:rsid w:val="00243FCD"/>
    <w:rsid w:val="002442E5"/>
    <w:rsid w:val="00246162"/>
    <w:rsid w:val="002474AB"/>
    <w:rsid w:val="0024786A"/>
    <w:rsid w:val="00247D6F"/>
    <w:rsid w:val="00250067"/>
    <w:rsid w:val="002501D1"/>
    <w:rsid w:val="0025065D"/>
    <w:rsid w:val="002510E9"/>
    <w:rsid w:val="002516B3"/>
    <w:rsid w:val="002526F3"/>
    <w:rsid w:val="00253026"/>
    <w:rsid w:val="00254EA2"/>
    <w:rsid w:val="0025505C"/>
    <w:rsid w:val="00255317"/>
    <w:rsid w:val="002554B8"/>
    <w:rsid w:val="00255515"/>
    <w:rsid w:val="0025780B"/>
    <w:rsid w:val="002605CF"/>
    <w:rsid w:val="00260732"/>
    <w:rsid w:val="002608B3"/>
    <w:rsid w:val="00260F1A"/>
    <w:rsid w:val="00260F68"/>
    <w:rsid w:val="002630EF"/>
    <w:rsid w:val="00263302"/>
    <w:rsid w:val="002636AD"/>
    <w:rsid w:val="00265B58"/>
    <w:rsid w:val="00265C39"/>
    <w:rsid w:val="0026721A"/>
    <w:rsid w:val="00267B20"/>
    <w:rsid w:val="00270ACE"/>
    <w:rsid w:val="00273D54"/>
    <w:rsid w:val="0027480C"/>
    <w:rsid w:val="00274DE2"/>
    <w:rsid w:val="00275161"/>
    <w:rsid w:val="002756A3"/>
    <w:rsid w:val="00276713"/>
    <w:rsid w:val="002774BD"/>
    <w:rsid w:val="00277711"/>
    <w:rsid w:val="002805B5"/>
    <w:rsid w:val="00281E52"/>
    <w:rsid w:val="00282851"/>
    <w:rsid w:val="00283622"/>
    <w:rsid w:val="002857A4"/>
    <w:rsid w:val="00286B6D"/>
    <w:rsid w:val="00286C60"/>
    <w:rsid w:val="00286D91"/>
    <w:rsid w:val="0028726F"/>
    <w:rsid w:val="00290083"/>
    <w:rsid w:val="002901A5"/>
    <w:rsid w:val="00290E34"/>
    <w:rsid w:val="002915E2"/>
    <w:rsid w:val="00291E9B"/>
    <w:rsid w:val="00291F66"/>
    <w:rsid w:val="00292A94"/>
    <w:rsid w:val="002939E2"/>
    <w:rsid w:val="00293B6B"/>
    <w:rsid w:val="00293EA3"/>
    <w:rsid w:val="00294458"/>
    <w:rsid w:val="002949F0"/>
    <w:rsid w:val="00295EBC"/>
    <w:rsid w:val="00296279"/>
    <w:rsid w:val="00296DCF"/>
    <w:rsid w:val="00296E30"/>
    <w:rsid w:val="002979A5"/>
    <w:rsid w:val="002A0FBB"/>
    <w:rsid w:val="002A15B1"/>
    <w:rsid w:val="002A224A"/>
    <w:rsid w:val="002A3219"/>
    <w:rsid w:val="002A37DA"/>
    <w:rsid w:val="002A3BFE"/>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6A83"/>
    <w:rsid w:val="002C6CF2"/>
    <w:rsid w:val="002C796D"/>
    <w:rsid w:val="002C7CB8"/>
    <w:rsid w:val="002C7F91"/>
    <w:rsid w:val="002D0A27"/>
    <w:rsid w:val="002D10E0"/>
    <w:rsid w:val="002D16BF"/>
    <w:rsid w:val="002D1730"/>
    <w:rsid w:val="002D1A4B"/>
    <w:rsid w:val="002D2EFB"/>
    <w:rsid w:val="002D3026"/>
    <w:rsid w:val="002D3889"/>
    <w:rsid w:val="002D3D4E"/>
    <w:rsid w:val="002D49AC"/>
    <w:rsid w:val="002D509E"/>
    <w:rsid w:val="002D668F"/>
    <w:rsid w:val="002D6F4A"/>
    <w:rsid w:val="002D7338"/>
    <w:rsid w:val="002D7845"/>
    <w:rsid w:val="002E01DD"/>
    <w:rsid w:val="002E1907"/>
    <w:rsid w:val="002E2058"/>
    <w:rsid w:val="002E20D9"/>
    <w:rsid w:val="002E2CAC"/>
    <w:rsid w:val="002E4787"/>
    <w:rsid w:val="002E590C"/>
    <w:rsid w:val="002E7327"/>
    <w:rsid w:val="002F001A"/>
    <w:rsid w:val="002F0691"/>
    <w:rsid w:val="002F1431"/>
    <w:rsid w:val="002F14EE"/>
    <w:rsid w:val="002F1737"/>
    <w:rsid w:val="002F1C90"/>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F8D"/>
    <w:rsid w:val="0031115C"/>
    <w:rsid w:val="00311FB7"/>
    <w:rsid w:val="00312179"/>
    <w:rsid w:val="003122E6"/>
    <w:rsid w:val="00313644"/>
    <w:rsid w:val="0031371F"/>
    <w:rsid w:val="00313A1E"/>
    <w:rsid w:val="003142AC"/>
    <w:rsid w:val="00315032"/>
    <w:rsid w:val="00315523"/>
    <w:rsid w:val="0031598F"/>
    <w:rsid w:val="003159AB"/>
    <w:rsid w:val="00315D94"/>
    <w:rsid w:val="00316902"/>
    <w:rsid w:val="00317042"/>
    <w:rsid w:val="003201C5"/>
    <w:rsid w:val="00320A29"/>
    <w:rsid w:val="0032313B"/>
    <w:rsid w:val="00324B79"/>
    <w:rsid w:val="00324D49"/>
    <w:rsid w:val="0033261A"/>
    <w:rsid w:val="00332A26"/>
    <w:rsid w:val="0033321B"/>
    <w:rsid w:val="003338B8"/>
    <w:rsid w:val="00334588"/>
    <w:rsid w:val="00334792"/>
    <w:rsid w:val="00334BC6"/>
    <w:rsid w:val="003357B2"/>
    <w:rsid w:val="00337E99"/>
    <w:rsid w:val="00340B90"/>
    <w:rsid w:val="00342000"/>
    <w:rsid w:val="00342334"/>
    <w:rsid w:val="003432EF"/>
    <w:rsid w:val="003443FD"/>
    <w:rsid w:val="00344B94"/>
    <w:rsid w:val="0034584E"/>
    <w:rsid w:val="00345A43"/>
    <w:rsid w:val="00346E6E"/>
    <w:rsid w:val="003472DA"/>
    <w:rsid w:val="00350EDA"/>
    <w:rsid w:val="00351153"/>
    <w:rsid w:val="0035189F"/>
    <w:rsid w:val="003526B7"/>
    <w:rsid w:val="00352A8E"/>
    <w:rsid w:val="0035417A"/>
    <w:rsid w:val="00354F12"/>
    <w:rsid w:val="00355BF6"/>
    <w:rsid w:val="00355F48"/>
    <w:rsid w:val="003610AB"/>
    <w:rsid w:val="00363ABC"/>
    <w:rsid w:val="00363FD2"/>
    <w:rsid w:val="003649F8"/>
    <w:rsid w:val="00364FE6"/>
    <w:rsid w:val="00365157"/>
    <w:rsid w:val="003659C7"/>
    <w:rsid w:val="0036612C"/>
    <w:rsid w:val="00370484"/>
    <w:rsid w:val="003707C8"/>
    <w:rsid w:val="003707DF"/>
    <w:rsid w:val="0037118C"/>
    <w:rsid w:val="0037130F"/>
    <w:rsid w:val="0037133B"/>
    <w:rsid w:val="00371DC9"/>
    <w:rsid w:val="00371F73"/>
    <w:rsid w:val="0037279E"/>
    <w:rsid w:val="00372C84"/>
    <w:rsid w:val="0037322A"/>
    <w:rsid w:val="003737B4"/>
    <w:rsid w:val="00373A1E"/>
    <w:rsid w:val="00373DF3"/>
    <w:rsid w:val="00373F83"/>
    <w:rsid w:val="00374B16"/>
    <w:rsid w:val="00374FB4"/>
    <w:rsid w:val="00375AD2"/>
    <w:rsid w:val="00375D2E"/>
    <w:rsid w:val="00376219"/>
    <w:rsid w:val="00380202"/>
    <w:rsid w:val="003808FE"/>
    <w:rsid w:val="00380E19"/>
    <w:rsid w:val="00381914"/>
    <w:rsid w:val="0038284F"/>
    <w:rsid w:val="00384A86"/>
    <w:rsid w:val="00385157"/>
    <w:rsid w:val="00387699"/>
    <w:rsid w:val="00390054"/>
    <w:rsid w:val="003905BA"/>
    <w:rsid w:val="00390A86"/>
    <w:rsid w:val="003935AE"/>
    <w:rsid w:val="0039511E"/>
    <w:rsid w:val="003956C7"/>
    <w:rsid w:val="00396F70"/>
    <w:rsid w:val="003A06F6"/>
    <w:rsid w:val="003A09F1"/>
    <w:rsid w:val="003A0B36"/>
    <w:rsid w:val="003A2640"/>
    <w:rsid w:val="003A2E54"/>
    <w:rsid w:val="003A4AE0"/>
    <w:rsid w:val="003A5C10"/>
    <w:rsid w:val="003A6322"/>
    <w:rsid w:val="003A6580"/>
    <w:rsid w:val="003A78C3"/>
    <w:rsid w:val="003A79BB"/>
    <w:rsid w:val="003A7B98"/>
    <w:rsid w:val="003A7BE4"/>
    <w:rsid w:val="003B0C0C"/>
    <w:rsid w:val="003B1899"/>
    <w:rsid w:val="003B2622"/>
    <w:rsid w:val="003B4483"/>
    <w:rsid w:val="003B5869"/>
    <w:rsid w:val="003B5BFA"/>
    <w:rsid w:val="003B5D5B"/>
    <w:rsid w:val="003B6103"/>
    <w:rsid w:val="003B6407"/>
    <w:rsid w:val="003B6E58"/>
    <w:rsid w:val="003B7CD8"/>
    <w:rsid w:val="003B7CFC"/>
    <w:rsid w:val="003C11CE"/>
    <w:rsid w:val="003C2973"/>
    <w:rsid w:val="003C3114"/>
    <w:rsid w:val="003C3271"/>
    <w:rsid w:val="003C3729"/>
    <w:rsid w:val="003C4556"/>
    <w:rsid w:val="003C6300"/>
    <w:rsid w:val="003D0A97"/>
    <w:rsid w:val="003D0BB0"/>
    <w:rsid w:val="003D1184"/>
    <w:rsid w:val="003D4A51"/>
    <w:rsid w:val="003D601D"/>
    <w:rsid w:val="003D709C"/>
    <w:rsid w:val="003D7258"/>
    <w:rsid w:val="003D7914"/>
    <w:rsid w:val="003D7927"/>
    <w:rsid w:val="003E0D31"/>
    <w:rsid w:val="003E16FA"/>
    <w:rsid w:val="003E3928"/>
    <w:rsid w:val="003E4AE7"/>
    <w:rsid w:val="003E4BDC"/>
    <w:rsid w:val="003E6CEB"/>
    <w:rsid w:val="003F0831"/>
    <w:rsid w:val="003F0C74"/>
    <w:rsid w:val="003F0E2C"/>
    <w:rsid w:val="003F0E34"/>
    <w:rsid w:val="003F1286"/>
    <w:rsid w:val="003F23F1"/>
    <w:rsid w:val="003F3169"/>
    <w:rsid w:val="003F47BD"/>
    <w:rsid w:val="003F4AA2"/>
    <w:rsid w:val="003F4DFF"/>
    <w:rsid w:val="003F4EE7"/>
    <w:rsid w:val="003F628D"/>
    <w:rsid w:val="003F6570"/>
    <w:rsid w:val="003F696D"/>
    <w:rsid w:val="003F7CBE"/>
    <w:rsid w:val="003F7EDE"/>
    <w:rsid w:val="00400B25"/>
    <w:rsid w:val="0040124E"/>
    <w:rsid w:val="00402768"/>
    <w:rsid w:val="00402A17"/>
    <w:rsid w:val="004033B4"/>
    <w:rsid w:val="0040392F"/>
    <w:rsid w:val="00405542"/>
    <w:rsid w:val="00405EC2"/>
    <w:rsid w:val="00406AB3"/>
    <w:rsid w:val="00406BD2"/>
    <w:rsid w:val="00407496"/>
    <w:rsid w:val="00407689"/>
    <w:rsid w:val="0040770E"/>
    <w:rsid w:val="004112CE"/>
    <w:rsid w:val="0041142D"/>
    <w:rsid w:val="0041218D"/>
    <w:rsid w:val="00413B9D"/>
    <w:rsid w:val="00416F0C"/>
    <w:rsid w:val="004172B2"/>
    <w:rsid w:val="004173E0"/>
    <w:rsid w:val="004207B0"/>
    <w:rsid w:val="0042165B"/>
    <w:rsid w:val="0042431F"/>
    <w:rsid w:val="004249D2"/>
    <w:rsid w:val="00425476"/>
    <w:rsid w:val="00425D7B"/>
    <w:rsid w:val="004305F2"/>
    <w:rsid w:val="00430D86"/>
    <w:rsid w:val="004310AD"/>
    <w:rsid w:val="004315F1"/>
    <w:rsid w:val="00431981"/>
    <w:rsid w:val="00433B49"/>
    <w:rsid w:val="00435ACF"/>
    <w:rsid w:val="0043613B"/>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BBC"/>
    <w:rsid w:val="00444614"/>
    <w:rsid w:val="00444ADD"/>
    <w:rsid w:val="00445FE4"/>
    <w:rsid w:val="004534FC"/>
    <w:rsid w:val="004536C3"/>
    <w:rsid w:val="00453A66"/>
    <w:rsid w:val="00453D04"/>
    <w:rsid w:val="00453FA0"/>
    <w:rsid w:val="00454019"/>
    <w:rsid w:val="004560CB"/>
    <w:rsid w:val="00456AF0"/>
    <w:rsid w:val="00456BEC"/>
    <w:rsid w:val="00461426"/>
    <w:rsid w:val="004617C9"/>
    <w:rsid w:val="0046219A"/>
    <w:rsid w:val="00462F57"/>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5D0"/>
    <w:rsid w:val="00492862"/>
    <w:rsid w:val="0049312E"/>
    <w:rsid w:val="00494369"/>
    <w:rsid w:val="00496410"/>
    <w:rsid w:val="00496BD8"/>
    <w:rsid w:val="00496ED1"/>
    <w:rsid w:val="004974F9"/>
    <w:rsid w:val="0049772E"/>
    <w:rsid w:val="004A168C"/>
    <w:rsid w:val="004A294A"/>
    <w:rsid w:val="004A3E94"/>
    <w:rsid w:val="004A4A9D"/>
    <w:rsid w:val="004A595C"/>
    <w:rsid w:val="004A5B65"/>
    <w:rsid w:val="004A6293"/>
    <w:rsid w:val="004A6563"/>
    <w:rsid w:val="004A6E71"/>
    <w:rsid w:val="004A73BF"/>
    <w:rsid w:val="004A75B8"/>
    <w:rsid w:val="004B0778"/>
    <w:rsid w:val="004B0C13"/>
    <w:rsid w:val="004B1FC8"/>
    <w:rsid w:val="004B24DD"/>
    <w:rsid w:val="004B2890"/>
    <w:rsid w:val="004B39DF"/>
    <w:rsid w:val="004B3D05"/>
    <w:rsid w:val="004B4B2D"/>
    <w:rsid w:val="004B69C5"/>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254C"/>
    <w:rsid w:val="004D3FF8"/>
    <w:rsid w:val="004D571D"/>
    <w:rsid w:val="004D5BB2"/>
    <w:rsid w:val="004D6057"/>
    <w:rsid w:val="004D7921"/>
    <w:rsid w:val="004E13B1"/>
    <w:rsid w:val="004E1B5E"/>
    <w:rsid w:val="004E2B25"/>
    <w:rsid w:val="004E352B"/>
    <w:rsid w:val="004E3DF0"/>
    <w:rsid w:val="004E4540"/>
    <w:rsid w:val="004E4F35"/>
    <w:rsid w:val="004E4F70"/>
    <w:rsid w:val="004E62DA"/>
    <w:rsid w:val="004E6745"/>
    <w:rsid w:val="004E6AF7"/>
    <w:rsid w:val="004E6B11"/>
    <w:rsid w:val="004E6B2D"/>
    <w:rsid w:val="004F1299"/>
    <w:rsid w:val="004F12D6"/>
    <w:rsid w:val="004F20C9"/>
    <w:rsid w:val="004F28FE"/>
    <w:rsid w:val="004F29D1"/>
    <w:rsid w:val="004F2AF1"/>
    <w:rsid w:val="004F2B32"/>
    <w:rsid w:val="004F3246"/>
    <w:rsid w:val="004F3D2E"/>
    <w:rsid w:val="004F3D4C"/>
    <w:rsid w:val="004F4EBB"/>
    <w:rsid w:val="004F7C84"/>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D4B"/>
    <w:rsid w:val="00524DC0"/>
    <w:rsid w:val="0052582A"/>
    <w:rsid w:val="00525CDE"/>
    <w:rsid w:val="00526E77"/>
    <w:rsid w:val="005275BF"/>
    <w:rsid w:val="005278B3"/>
    <w:rsid w:val="00527956"/>
    <w:rsid w:val="00527B20"/>
    <w:rsid w:val="005305B4"/>
    <w:rsid w:val="00530A64"/>
    <w:rsid w:val="0053136F"/>
    <w:rsid w:val="00531380"/>
    <w:rsid w:val="00531AB3"/>
    <w:rsid w:val="00532456"/>
    <w:rsid w:val="00533C7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5F2E"/>
    <w:rsid w:val="00547269"/>
    <w:rsid w:val="00547334"/>
    <w:rsid w:val="005477CD"/>
    <w:rsid w:val="00547A87"/>
    <w:rsid w:val="00550F2C"/>
    <w:rsid w:val="00551B0C"/>
    <w:rsid w:val="00552639"/>
    <w:rsid w:val="00552E22"/>
    <w:rsid w:val="00552FF8"/>
    <w:rsid w:val="00553753"/>
    <w:rsid w:val="00553F68"/>
    <w:rsid w:val="00554A77"/>
    <w:rsid w:val="00554BC1"/>
    <w:rsid w:val="0055586E"/>
    <w:rsid w:val="00555B6D"/>
    <w:rsid w:val="00556A92"/>
    <w:rsid w:val="00556F63"/>
    <w:rsid w:val="00556FA8"/>
    <w:rsid w:val="0055739F"/>
    <w:rsid w:val="00557463"/>
    <w:rsid w:val="005576DC"/>
    <w:rsid w:val="00557D8E"/>
    <w:rsid w:val="005607B7"/>
    <w:rsid w:val="005613A0"/>
    <w:rsid w:val="00561A2B"/>
    <w:rsid w:val="00563949"/>
    <w:rsid w:val="00563A95"/>
    <w:rsid w:val="00563B22"/>
    <w:rsid w:val="005642D1"/>
    <w:rsid w:val="00564BC9"/>
    <w:rsid w:val="00565A1B"/>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F08"/>
    <w:rsid w:val="00577FB5"/>
    <w:rsid w:val="005805CE"/>
    <w:rsid w:val="00581B29"/>
    <w:rsid w:val="0058222F"/>
    <w:rsid w:val="00582826"/>
    <w:rsid w:val="0058344A"/>
    <w:rsid w:val="00583B7D"/>
    <w:rsid w:val="00584A8B"/>
    <w:rsid w:val="00585642"/>
    <w:rsid w:val="00585D40"/>
    <w:rsid w:val="005869F4"/>
    <w:rsid w:val="00590A22"/>
    <w:rsid w:val="00590A6C"/>
    <w:rsid w:val="0059114B"/>
    <w:rsid w:val="00591B6C"/>
    <w:rsid w:val="00591D81"/>
    <w:rsid w:val="005921AD"/>
    <w:rsid w:val="005927AB"/>
    <w:rsid w:val="00592DC6"/>
    <w:rsid w:val="00592DF2"/>
    <w:rsid w:val="005931AF"/>
    <w:rsid w:val="00595BDD"/>
    <w:rsid w:val="00597806"/>
    <w:rsid w:val="00597E9F"/>
    <w:rsid w:val="005A0328"/>
    <w:rsid w:val="005A136D"/>
    <w:rsid w:val="005A1F85"/>
    <w:rsid w:val="005A313D"/>
    <w:rsid w:val="005A3693"/>
    <w:rsid w:val="005A43A5"/>
    <w:rsid w:val="005A530A"/>
    <w:rsid w:val="005A642E"/>
    <w:rsid w:val="005A6854"/>
    <w:rsid w:val="005A6946"/>
    <w:rsid w:val="005A74F5"/>
    <w:rsid w:val="005A79C9"/>
    <w:rsid w:val="005A7C89"/>
    <w:rsid w:val="005A7D86"/>
    <w:rsid w:val="005B04E2"/>
    <w:rsid w:val="005B0512"/>
    <w:rsid w:val="005B1065"/>
    <w:rsid w:val="005B14A4"/>
    <w:rsid w:val="005B183A"/>
    <w:rsid w:val="005B1CAF"/>
    <w:rsid w:val="005B36F3"/>
    <w:rsid w:val="005B4593"/>
    <w:rsid w:val="005B6098"/>
    <w:rsid w:val="005B6708"/>
    <w:rsid w:val="005B6EBC"/>
    <w:rsid w:val="005B7F6D"/>
    <w:rsid w:val="005C044A"/>
    <w:rsid w:val="005C04DD"/>
    <w:rsid w:val="005C07D6"/>
    <w:rsid w:val="005C0D21"/>
    <w:rsid w:val="005C17CE"/>
    <w:rsid w:val="005C1E0E"/>
    <w:rsid w:val="005C295B"/>
    <w:rsid w:val="005C419C"/>
    <w:rsid w:val="005C4454"/>
    <w:rsid w:val="005C5595"/>
    <w:rsid w:val="005C5806"/>
    <w:rsid w:val="005C5926"/>
    <w:rsid w:val="005C5E86"/>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378F"/>
    <w:rsid w:val="005F3E8E"/>
    <w:rsid w:val="005F4216"/>
    <w:rsid w:val="005F4E75"/>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10FD3"/>
    <w:rsid w:val="00612FDC"/>
    <w:rsid w:val="0061498D"/>
    <w:rsid w:val="006154FC"/>
    <w:rsid w:val="00620B46"/>
    <w:rsid w:val="00621E13"/>
    <w:rsid w:val="006227A2"/>
    <w:rsid w:val="00622C1F"/>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8E"/>
    <w:rsid w:val="00634EE9"/>
    <w:rsid w:val="00635C64"/>
    <w:rsid w:val="00636183"/>
    <w:rsid w:val="006364D9"/>
    <w:rsid w:val="00640D57"/>
    <w:rsid w:val="00640E43"/>
    <w:rsid w:val="00640FB5"/>
    <w:rsid w:val="006417E5"/>
    <w:rsid w:val="006440C0"/>
    <w:rsid w:val="006441F9"/>
    <w:rsid w:val="00644550"/>
    <w:rsid w:val="00645067"/>
    <w:rsid w:val="00645236"/>
    <w:rsid w:val="0064570A"/>
    <w:rsid w:val="006462E4"/>
    <w:rsid w:val="00646DBF"/>
    <w:rsid w:val="006477FD"/>
    <w:rsid w:val="00651F2C"/>
    <w:rsid w:val="00651F7F"/>
    <w:rsid w:val="006528D9"/>
    <w:rsid w:val="0065465C"/>
    <w:rsid w:val="0065492D"/>
    <w:rsid w:val="00655121"/>
    <w:rsid w:val="00656C8A"/>
    <w:rsid w:val="00657218"/>
    <w:rsid w:val="00657C1E"/>
    <w:rsid w:val="00657E82"/>
    <w:rsid w:val="006623F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209E"/>
    <w:rsid w:val="00682613"/>
    <w:rsid w:val="0068270A"/>
    <w:rsid w:val="0068328A"/>
    <w:rsid w:val="006841B6"/>
    <w:rsid w:val="00684D3E"/>
    <w:rsid w:val="00685419"/>
    <w:rsid w:val="0068693A"/>
    <w:rsid w:val="00686A0F"/>
    <w:rsid w:val="00687049"/>
    <w:rsid w:val="006871F5"/>
    <w:rsid w:val="00687B72"/>
    <w:rsid w:val="00690673"/>
    <w:rsid w:val="00691A59"/>
    <w:rsid w:val="00691B01"/>
    <w:rsid w:val="0069234A"/>
    <w:rsid w:val="006925F9"/>
    <w:rsid w:val="00693AC9"/>
    <w:rsid w:val="00695312"/>
    <w:rsid w:val="00695617"/>
    <w:rsid w:val="00695DEF"/>
    <w:rsid w:val="006967E7"/>
    <w:rsid w:val="006A03D9"/>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1B3"/>
    <w:rsid w:val="006D033D"/>
    <w:rsid w:val="006D1D12"/>
    <w:rsid w:val="006D21CA"/>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CFE"/>
    <w:rsid w:val="006F375C"/>
    <w:rsid w:val="006F396B"/>
    <w:rsid w:val="006F43D1"/>
    <w:rsid w:val="006F47C1"/>
    <w:rsid w:val="006F47EA"/>
    <w:rsid w:val="006F48F4"/>
    <w:rsid w:val="006F4EFD"/>
    <w:rsid w:val="006F4FA1"/>
    <w:rsid w:val="006F54F3"/>
    <w:rsid w:val="006F57C5"/>
    <w:rsid w:val="006F5E7A"/>
    <w:rsid w:val="006F60A5"/>
    <w:rsid w:val="006F699E"/>
    <w:rsid w:val="00702247"/>
    <w:rsid w:val="00704693"/>
    <w:rsid w:val="007063D1"/>
    <w:rsid w:val="0070673B"/>
    <w:rsid w:val="00706F32"/>
    <w:rsid w:val="007071F1"/>
    <w:rsid w:val="00707284"/>
    <w:rsid w:val="007101E7"/>
    <w:rsid w:val="00710D52"/>
    <w:rsid w:val="00710E77"/>
    <w:rsid w:val="00710F53"/>
    <w:rsid w:val="00711211"/>
    <w:rsid w:val="007113AF"/>
    <w:rsid w:val="007128C3"/>
    <w:rsid w:val="00715209"/>
    <w:rsid w:val="00715DCE"/>
    <w:rsid w:val="00715ED8"/>
    <w:rsid w:val="0071603A"/>
    <w:rsid w:val="00716881"/>
    <w:rsid w:val="007168A0"/>
    <w:rsid w:val="00717A16"/>
    <w:rsid w:val="0072096D"/>
    <w:rsid w:val="00721537"/>
    <w:rsid w:val="00721791"/>
    <w:rsid w:val="00721A0F"/>
    <w:rsid w:val="00722CC0"/>
    <w:rsid w:val="00723F70"/>
    <w:rsid w:val="007240BD"/>
    <w:rsid w:val="00726485"/>
    <w:rsid w:val="00726BD9"/>
    <w:rsid w:val="00727145"/>
    <w:rsid w:val="00727A46"/>
    <w:rsid w:val="00730154"/>
    <w:rsid w:val="007303D4"/>
    <w:rsid w:val="007304EE"/>
    <w:rsid w:val="00730C73"/>
    <w:rsid w:val="0073252C"/>
    <w:rsid w:val="00732B68"/>
    <w:rsid w:val="00733053"/>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31F"/>
    <w:rsid w:val="007424B3"/>
    <w:rsid w:val="00742E8B"/>
    <w:rsid w:val="00743B1F"/>
    <w:rsid w:val="00743F2C"/>
    <w:rsid w:val="007443B7"/>
    <w:rsid w:val="007446AB"/>
    <w:rsid w:val="00744CDF"/>
    <w:rsid w:val="00745D5F"/>
    <w:rsid w:val="007476D0"/>
    <w:rsid w:val="00747EFE"/>
    <w:rsid w:val="0075005A"/>
    <w:rsid w:val="00750EB0"/>
    <w:rsid w:val="00751CBE"/>
    <w:rsid w:val="0075376C"/>
    <w:rsid w:val="00754D91"/>
    <w:rsid w:val="00754F5E"/>
    <w:rsid w:val="00755259"/>
    <w:rsid w:val="00756B74"/>
    <w:rsid w:val="00756FD1"/>
    <w:rsid w:val="007572D1"/>
    <w:rsid w:val="00757C5F"/>
    <w:rsid w:val="00757F14"/>
    <w:rsid w:val="00760B40"/>
    <w:rsid w:val="00762204"/>
    <w:rsid w:val="00763D77"/>
    <w:rsid w:val="00764FE6"/>
    <w:rsid w:val="007651A6"/>
    <w:rsid w:val="00765629"/>
    <w:rsid w:val="00765817"/>
    <w:rsid w:val="0076655D"/>
    <w:rsid w:val="007667AC"/>
    <w:rsid w:val="00767F8E"/>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C45"/>
    <w:rsid w:val="007A186F"/>
    <w:rsid w:val="007A1BBB"/>
    <w:rsid w:val="007A2221"/>
    <w:rsid w:val="007A2307"/>
    <w:rsid w:val="007A2A0D"/>
    <w:rsid w:val="007A2FA2"/>
    <w:rsid w:val="007A328D"/>
    <w:rsid w:val="007A3B66"/>
    <w:rsid w:val="007A3B86"/>
    <w:rsid w:val="007A3E43"/>
    <w:rsid w:val="007A4CDA"/>
    <w:rsid w:val="007A7746"/>
    <w:rsid w:val="007B084A"/>
    <w:rsid w:val="007B2F3F"/>
    <w:rsid w:val="007B3D0B"/>
    <w:rsid w:val="007B43D2"/>
    <w:rsid w:val="007B48DA"/>
    <w:rsid w:val="007B5113"/>
    <w:rsid w:val="007B56BB"/>
    <w:rsid w:val="007B5CA7"/>
    <w:rsid w:val="007B62A9"/>
    <w:rsid w:val="007B678F"/>
    <w:rsid w:val="007B687D"/>
    <w:rsid w:val="007B6D47"/>
    <w:rsid w:val="007C2E95"/>
    <w:rsid w:val="007C4FC4"/>
    <w:rsid w:val="007C5B32"/>
    <w:rsid w:val="007C639B"/>
    <w:rsid w:val="007C69E4"/>
    <w:rsid w:val="007C733B"/>
    <w:rsid w:val="007C74A1"/>
    <w:rsid w:val="007C757C"/>
    <w:rsid w:val="007D02D1"/>
    <w:rsid w:val="007D0B37"/>
    <w:rsid w:val="007D0CBC"/>
    <w:rsid w:val="007D29FD"/>
    <w:rsid w:val="007D2E1C"/>
    <w:rsid w:val="007D472A"/>
    <w:rsid w:val="007D4887"/>
    <w:rsid w:val="007D5B99"/>
    <w:rsid w:val="007D5D69"/>
    <w:rsid w:val="007D600A"/>
    <w:rsid w:val="007D64B3"/>
    <w:rsid w:val="007D677C"/>
    <w:rsid w:val="007D6C11"/>
    <w:rsid w:val="007D6CD3"/>
    <w:rsid w:val="007E0345"/>
    <w:rsid w:val="007E082F"/>
    <w:rsid w:val="007E1DBF"/>
    <w:rsid w:val="007E2784"/>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159"/>
    <w:rsid w:val="007F56C9"/>
    <w:rsid w:val="007F67D4"/>
    <w:rsid w:val="007F6826"/>
    <w:rsid w:val="007F74CC"/>
    <w:rsid w:val="007F7DAD"/>
    <w:rsid w:val="0080009E"/>
    <w:rsid w:val="00800AC4"/>
    <w:rsid w:val="00801713"/>
    <w:rsid w:val="0080203C"/>
    <w:rsid w:val="0080210C"/>
    <w:rsid w:val="008023DD"/>
    <w:rsid w:val="008030F2"/>
    <w:rsid w:val="0080344A"/>
    <w:rsid w:val="0080460F"/>
    <w:rsid w:val="008063ED"/>
    <w:rsid w:val="00806DE8"/>
    <w:rsid w:val="00807AAA"/>
    <w:rsid w:val="00807D23"/>
    <w:rsid w:val="008108E0"/>
    <w:rsid w:val="00810A24"/>
    <w:rsid w:val="00810B65"/>
    <w:rsid w:val="008117AB"/>
    <w:rsid w:val="00811F04"/>
    <w:rsid w:val="0081238C"/>
    <w:rsid w:val="00813A26"/>
    <w:rsid w:val="0081590A"/>
    <w:rsid w:val="00815A65"/>
    <w:rsid w:val="00815AAE"/>
    <w:rsid w:val="00815CC2"/>
    <w:rsid w:val="00816323"/>
    <w:rsid w:val="00820A0A"/>
    <w:rsid w:val="00821044"/>
    <w:rsid w:val="00823416"/>
    <w:rsid w:val="008236D1"/>
    <w:rsid w:val="00823D1C"/>
    <w:rsid w:val="00823D4B"/>
    <w:rsid w:val="008249B9"/>
    <w:rsid w:val="00826185"/>
    <w:rsid w:val="00827B27"/>
    <w:rsid w:val="008300A5"/>
    <w:rsid w:val="00830822"/>
    <w:rsid w:val="00830851"/>
    <w:rsid w:val="00830910"/>
    <w:rsid w:val="00830A54"/>
    <w:rsid w:val="00832B15"/>
    <w:rsid w:val="008340A0"/>
    <w:rsid w:val="0083448D"/>
    <w:rsid w:val="008352D8"/>
    <w:rsid w:val="008360A0"/>
    <w:rsid w:val="00837AA4"/>
    <w:rsid w:val="00840CBE"/>
    <w:rsid w:val="00842732"/>
    <w:rsid w:val="00842A7C"/>
    <w:rsid w:val="00842AF1"/>
    <w:rsid w:val="008436A1"/>
    <w:rsid w:val="008438C0"/>
    <w:rsid w:val="00843F50"/>
    <w:rsid w:val="0084400D"/>
    <w:rsid w:val="008441C1"/>
    <w:rsid w:val="0084449A"/>
    <w:rsid w:val="00845047"/>
    <w:rsid w:val="0084508C"/>
    <w:rsid w:val="0084536B"/>
    <w:rsid w:val="00845889"/>
    <w:rsid w:val="00846ED2"/>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B70"/>
    <w:rsid w:val="00865D5D"/>
    <w:rsid w:val="0086728A"/>
    <w:rsid w:val="0086732D"/>
    <w:rsid w:val="008673EF"/>
    <w:rsid w:val="00867B90"/>
    <w:rsid w:val="00870FCE"/>
    <w:rsid w:val="008715C7"/>
    <w:rsid w:val="0087252A"/>
    <w:rsid w:val="00872547"/>
    <w:rsid w:val="00872D5E"/>
    <w:rsid w:val="00872F19"/>
    <w:rsid w:val="00873843"/>
    <w:rsid w:val="00873FE2"/>
    <w:rsid w:val="0087475A"/>
    <w:rsid w:val="00874F38"/>
    <w:rsid w:val="008750A8"/>
    <w:rsid w:val="0087769D"/>
    <w:rsid w:val="00877759"/>
    <w:rsid w:val="00877A9D"/>
    <w:rsid w:val="00877AA1"/>
    <w:rsid w:val="00877BD6"/>
    <w:rsid w:val="00880C0B"/>
    <w:rsid w:val="00881074"/>
    <w:rsid w:val="008815FB"/>
    <w:rsid w:val="00884517"/>
    <w:rsid w:val="00884725"/>
    <w:rsid w:val="00884F0E"/>
    <w:rsid w:val="00885768"/>
    <w:rsid w:val="008879C9"/>
    <w:rsid w:val="00890909"/>
    <w:rsid w:val="00891149"/>
    <w:rsid w:val="00892553"/>
    <w:rsid w:val="0089300D"/>
    <w:rsid w:val="0089479B"/>
    <w:rsid w:val="00895039"/>
    <w:rsid w:val="008962DA"/>
    <w:rsid w:val="0089645F"/>
    <w:rsid w:val="00896568"/>
    <w:rsid w:val="00896D02"/>
    <w:rsid w:val="00897827"/>
    <w:rsid w:val="008A018A"/>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EEB"/>
    <w:rsid w:val="008B1FBE"/>
    <w:rsid w:val="008B66CB"/>
    <w:rsid w:val="008B7693"/>
    <w:rsid w:val="008C0C89"/>
    <w:rsid w:val="008C205A"/>
    <w:rsid w:val="008C2C99"/>
    <w:rsid w:val="008C3D2D"/>
    <w:rsid w:val="008C4927"/>
    <w:rsid w:val="008C57F8"/>
    <w:rsid w:val="008C62EB"/>
    <w:rsid w:val="008D0077"/>
    <w:rsid w:val="008D09D9"/>
    <w:rsid w:val="008D0C20"/>
    <w:rsid w:val="008D0DB4"/>
    <w:rsid w:val="008D0F6B"/>
    <w:rsid w:val="008D1030"/>
    <w:rsid w:val="008D11E7"/>
    <w:rsid w:val="008D1D93"/>
    <w:rsid w:val="008D2045"/>
    <w:rsid w:val="008D2434"/>
    <w:rsid w:val="008D27AD"/>
    <w:rsid w:val="008D4ABD"/>
    <w:rsid w:val="008D63B4"/>
    <w:rsid w:val="008D659A"/>
    <w:rsid w:val="008D74A6"/>
    <w:rsid w:val="008E00E2"/>
    <w:rsid w:val="008E3531"/>
    <w:rsid w:val="008E35DD"/>
    <w:rsid w:val="008E39A8"/>
    <w:rsid w:val="008E3C8F"/>
    <w:rsid w:val="008E3FB6"/>
    <w:rsid w:val="008E469D"/>
    <w:rsid w:val="008E542A"/>
    <w:rsid w:val="008E5D2B"/>
    <w:rsid w:val="008E7276"/>
    <w:rsid w:val="008F084D"/>
    <w:rsid w:val="008F13C9"/>
    <w:rsid w:val="008F149F"/>
    <w:rsid w:val="008F1AEE"/>
    <w:rsid w:val="008F47B6"/>
    <w:rsid w:val="008F4E85"/>
    <w:rsid w:val="008F5087"/>
    <w:rsid w:val="008F5ADC"/>
    <w:rsid w:val="008F6233"/>
    <w:rsid w:val="008F6893"/>
    <w:rsid w:val="008F7800"/>
    <w:rsid w:val="008F7AAF"/>
    <w:rsid w:val="00900B47"/>
    <w:rsid w:val="00900D10"/>
    <w:rsid w:val="00900E63"/>
    <w:rsid w:val="009022B5"/>
    <w:rsid w:val="00902592"/>
    <w:rsid w:val="00903CCB"/>
    <w:rsid w:val="00903CFF"/>
    <w:rsid w:val="00905A24"/>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EAE"/>
    <w:rsid w:val="00924348"/>
    <w:rsid w:val="00924559"/>
    <w:rsid w:val="0092469F"/>
    <w:rsid w:val="0092473A"/>
    <w:rsid w:val="0092560C"/>
    <w:rsid w:val="00926E88"/>
    <w:rsid w:val="0092792C"/>
    <w:rsid w:val="00927C68"/>
    <w:rsid w:val="009305CC"/>
    <w:rsid w:val="00933E35"/>
    <w:rsid w:val="00933E6D"/>
    <w:rsid w:val="009340E0"/>
    <w:rsid w:val="009348E9"/>
    <w:rsid w:val="00934DDC"/>
    <w:rsid w:val="009351EC"/>
    <w:rsid w:val="0093661B"/>
    <w:rsid w:val="00936760"/>
    <w:rsid w:val="0093734D"/>
    <w:rsid w:val="00937DE3"/>
    <w:rsid w:val="00940084"/>
    <w:rsid w:val="009400BF"/>
    <w:rsid w:val="0094037D"/>
    <w:rsid w:val="00940661"/>
    <w:rsid w:val="009408B4"/>
    <w:rsid w:val="00940D11"/>
    <w:rsid w:val="009420D8"/>
    <w:rsid w:val="00943DDD"/>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3EA9"/>
    <w:rsid w:val="00954910"/>
    <w:rsid w:val="00954914"/>
    <w:rsid w:val="0095569F"/>
    <w:rsid w:val="00956726"/>
    <w:rsid w:val="009568D2"/>
    <w:rsid w:val="009602B6"/>
    <w:rsid w:val="00961E7A"/>
    <w:rsid w:val="009641C4"/>
    <w:rsid w:val="009647D3"/>
    <w:rsid w:val="0096495A"/>
    <w:rsid w:val="009652E5"/>
    <w:rsid w:val="00966135"/>
    <w:rsid w:val="009664B7"/>
    <w:rsid w:val="0096759F"/>
    <w:rsid w:val="0096763A"/>
    <w:rsid w:val="00967775"/>
    <w:rsid w:val="00970C2B"/>
    <w:rsid w:val="00971BA5"/>
    <w:rsid w:val="009724DF"/>
    <w:rsid w:val="009738BD"/>
    <w:rsid w:val="009740AA"/>
    <w:rsid w:val="00975E02"/>
    <w:rsid w:val="00976BBC"/>
    <w:rsid w:val="0097751D"/>
    <w:rsid w:val="009802A9"/>
    <w:rsid w:val="0098086B"/>
    <w:rsid w:val="00981C5C"/>
    <w:rsid w:val="0098254D"/>
    <w:rsid w:val="00982EA0"/>
    <w:rsid w:val="0098367F"/>
    <w:rsid w:val="00984315"/>
    <w:rsid w:val="009845D4"/>
    <w:rsid w:val="00984D43"/>
    <w:rsid w:val="00985255"/>
    <w:rsid w:val="0098653C"/>
    <w:rsid w:val="009871A4"/>
    <w:rsid w:val="009902E9"/>
    <w:rsid w:val="0099141E"/>
    <w:rsid w:val="00991F2D"/>
    <w:rsid w:val="00992564"/>
    <w:rsid w:val="00992C7D"/>
    <w:rsid w:val="00994268"/>
    <w:rsid w:val="009949B8"/>
    <w:rsid w:val="00994F05"/>
    <w:rsid w:val="00995152"/>
    <w:rsid w:val="0099732E"/>
    <w:rsid w:val="00997717"/>
    <w:rsid w:val="00997DEB"/>
    <w:rsid w:val="009A03CF"/>
    <w:rsid w:val="009A23B2"/>
    <w:rsid w:val="009A3383"/>
    <w:rsid w:val="009A3C6F"/>
    <w:rsid w:val="009A57F8"/>
    <w:rsid w:val="009A582B"/>
    <w:rsid w:val="009A5858"/>
    <w:rsid w:val="009A6214"/>
    <w:rsid w:val="009B0D28"/>
    <w:rsid w:val="009B1267"/>
    <w:rsid w:val="009B2394"/>
    <w:rsid w:val="009B2BA4"/>
    <w:rsid w:val="009B2C81"/>
    <w:rsid w:val="009B37FF"/>
    <w:rsid w:val="009B41E7"/>
    <w:rsid w:val="009B478F"/>
    <w:rsid w:val="009B572B"/>
    <w:rsid w:val="009B5A7A"/>
    <w:rsid w:val="009B689F"/>
    <w:rsid w:val="009B702E"/>
    <w:rsid w:val="009C0BB3"/>
    <w:rsid w:val="009C0C39"/>
    <w:rsid w:val="009C1AF3"/>
    <w:rsid w:val="009C2086"/>
    <w:rsid w:val="009C2EEB"/>
    <w:rsid w:val="009C3449"/>
    <w:rsid w:val="009C39A9"/>
    <w:rsid w:val="009C5A74"/>
    <w:rsid w:val="009C6193"/>
    <w:rsid w:val="009C746A"/>
    <w:rsid w:val="009D0865"/>
    <w:rsid w:val="009D0B37"/>
    <w:rsid w:val="009D2D61"/>
    <w:rsid w:val="009D322F"/>
    <w:rsid w:val="009D34B9"/>
    <w:rsid w:val="009D35EF"/>
    <w:rsid w:val="009D5259"/>
    <w:rsid w:val="009D5C86"/>
    <w:rsid w:val="009D68E6"/>
    <w:rsid w:val="009D6BF2"/>
    <w:rsid w:val="009D727C"/>
    <w:rsid w:val="009D75B1"/>
    <w:rsid w:val="009D75F3"/>
    <w:rsid w:val="009E28D2"/>
    <w:rsid w:val="009E3B0C"/>
    <w:rsid w:val="009E3E0B"/>
    <w:rsid w:val="009E4DA7"/>
    <w:rsid w:val="009E51B1"/>
    <w:rsid w:val="009E73C7"/>
    <w:rsid w:val="009F000E"/>
    <w:rsid w:val="009F2F9F"/>
    <w:rsid w:val="009F315F"/>
    <w:rsid w:val="009F41E9"/>
    <w:rsid w:val="009F4353"/>
    <w:rsid w:val="009F490D"/>
    <w:rsid w:val="009F4AC1"/>
    <w:rsid w:val="009F60F9"/>
    <w:rsid w:val="009F6352"/>
    <w:rsid w:val="009F6FF7"/>
    <w:rsid w:val="009F7ECC"/>
    <w:rsid w:val="009F7F08"/>
    <w:rsid w:val="00A0067D"/>
    <w:rsid w:val="00A0157C"/>
    <w:rsid w:val="00A0530D"/>
    <w:rsid w:val="00A06E68"/>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70E0"/>
    <w:rsid w:val="00A17AD2"/>
    <w:rsid w:val="00A17D49"/>
    <w:rsid w:val="00A201EE"/>
    <w:rsid w:val="00A208B8"/>
    <w:rsid w:val="00A20A8A"/>
    <w:rsid w:val="00A20EF5"/>
    <w:rsid w:val="00A21225"/>
    <w:rsid w:val="00A215C3"/>
    <w:rsid w:val="00A223D9"/>
    <w:rsid w:val="00A22D90"/>
    <w:rsid w:val="00A23FC4"/>
    <w:rsid w:val="00A24BF6"/>
    <w:rsid w:val="00A24EEF"/>
    <w:rsid w:val="00A25036"/>
    <w:rsid w:val="00A259E3"/>
    <w:rsid w:val="00A25ECF"/>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3E7"/>
    <w:rsid w:val="00A379A2"/>
    <w:rsid w:val="00A37A06"/>
    <w:rsid w:val="00A410AA"/>
    <w:rsid w:val="00A4117F"/>
    <w:rsid w:val="00A41396"/>
    <w:rsid w:val="00A41659"/>
    <w:rsid w:val="00A41D1C"/>
    <w:rsid w:val="00A41FB6"/>
    <w:rsid w:val="00A428BA"/>
    <w:rsid w:val="00A43F8A"/>
    <w:rsid w:val="00A4548A"/>
    <w:rsid w:val="00A46F8B"/>
    <w:rsid w:val="00A50A59"/>
    <w:rsid w:val="00A51F90"/>
    <w:rsid w:val="00A5283F"/>
    <w:rsid w:val="00A52FF1"/>
    <w:rsid w:val="00A53D20"/>
    <w:rsid w:val="00A53F11"/>
    <w:rsid w:val="00A53FD9"/>
    <w:rsid w:val="00A54595"/>
    <w:rsid w:val="00A55802"/>
    <w:rsid w:val="00A55A33"/>
    <w:rsid w:val="00A62147"/>
    <w:rsid w:val="00A625B1"/>
    <w:rsid w:val="00A6266B"/>
    <w:rsid w:val="00A62A8F"/>
    <w:rsid w:val="00A62EDA"/>
    <w:rsid w:val="00A635C8"/>
    <w:rsid w:val="00A63CB7"/>
    <w:rsid w:val="00A660B3"/>
    <w:rsid w:val="00A661C3"/>
    <w:rsid w:val="00A670EE"/>
    <w:rsid w:val="00A675D0"/>
    <w:rsid w:val="00A677DF"/>
    <w:rsid w:val="00A700C0"/>
    <w:rsid w:val="00A70115"/>
    <w:rsid w:val="00A70652"/>
    <w:rsid w:val="00A70B7F"/>
    <w:rsid w:val="00A71BC3"/>
    <w:rsid w:val="00A73FEA"/>
    <w:rsid w:val="00A74214"/>
    <w:rsid w:val="00A75645"/>
    <w:rsid w:val="00A75FE3"/>
    <w:rsid w:val="00A76B4B"/>
    <w:rsid w:val="00A77074"/>
    <w:rsid w:val="00A77320"/>
    <w:rsid w:val="00A775D0"/>
    <w:rsid w:val="00A820B6"/>
    <w:rsid w:val="00A825EC"/>
    <w:rsid w:val="00A827E6"/>
    <w:rsid w:val="00A83986"/>
    <w:rsid w:val="00A83C43"/>
    <w:rsid w:val="00A84ADD"/>
    <w:rsid w:val="00A84EBE"/>
    <w:rsid w:val="00A87667"/>
    <w:rsid w:val="00A90258"/>
    <w:rsid w:val="00A908F9"/>
    <w:rsid w:val="00A90E80"/>
    <w:rsid w:val="00A91026"/>
    <w:rsid w:val="00A9115A"/>
    <w:rsid w:val="00A924C1"/>
    <w:rsid w:val="00A92704"/>
    <w:rsid w:val="00A93031"/>
    <w:rsid w:val="00A9769D"/>
    <w:rsid w:val="00A976A4"/>
    <w:rsid w:val="00A9771D"/>
    <w:rsid w:val="00A97C35"/>
    <w:rsid w:val="00A97E44"/>
    <w:rsid w:val="00AA1D40"/>
    <w:rsid w:val="00AA2084"/>
    <w:rsid w:val="00AA24E7"/>
    <w:rsid w:val="00AA3B8A"/>
    <w:rsid w:val="00AA5A7B"/>
    <w:rsid w:val="00AA5E18"/>
    <w:rsid w:val="00AA5FC9"/>
    <w:rsid w:val="00AA609C"/>
    <w:rsid w:val="00AA6680"/>
    <w:rsid w:val="00AA6D32"/>
    <w:rsid w:val="00AB0283"/>
    <w:rsid w:val="00AB04AC"/>
    <w:rsid w:val="00AB0913"/>
    <w:rsid w:val="00AB0DD5"/>
    <w:rsid w:val="00AB0F9A"/>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4D"/>
    <w:rsid w:val="00AC3D4F"/>
    <w:rsid w:val="00AC491C"/>
    <w:rsid w:val="00AC53EF"/>
    <w:rsid w:val="00AC576A"/>
    <w:rsid w:val="00AC59AB"/>
    <w:rsid w:val="00AC73C2"/>
    <w:rsid w:val="00AD07D9"/>
    <w:rsid w:val="00AD188B"/>
    <w:rsid w:val="00AD2095"/>
    <w:rsid w:val="00AD266D"/>
    <w:rsid w:val="00AD2BFD"/>
    <w:rsid w:val="00AD2C90"/>
    <w:rsid w:val="00AD30C7"/>
    <w:rsid w:val="00AD35E1"/>
    <w:rsid w:val="00AD417F"/>
    <w:rsid w:val="00AD4AB8"/>
    <w:rsid w:val="00AD4C9F"/>
    <w:rsid w:val="00AD5163"/>
    <w:rsid w:val="00AD58EA"/>
    <w:rsid w:val="00AD5F1D"/>
    <w:rsid w:val="00AD6364"/>
    <w:rsid w:val="00AD740D"/>
    <w:rsid w:val="00AD77A6"/>
    <w:rsid w:val="00AD7BFC"/>
    <w:rsid w:val="00AE0D81"/>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2F1"/>
    <w:rsid w:val="00AF25F1"/>
    <w:rsid w:val="00AF266B"/>
    <w:rsid w:val="00AF30DC"/>
    <w:rsid w:val="00AF325A"/>
    <w:rsid w:val="00AF455E"/>
    <w:rsid w:val="00AF4D40"/>
    <w:rsid w:val="00AF514F"/>
    <w:rsid w:val="00AF6D43"/>
    <w:rsid w:val="00AF6D47"/>
    <w:rsid w:val="00AF6FB9"/>
    <w:rsid w:val="00AF7737"/>
    <w:rsid w:val="00AF7920"/>
    <w:rsid w:val="00B00925"/>
    <w:rsid w:val="00B00B67"/>
    <w:rsid w:val="00B03C52"/>
    <w:rsid w:val="00B03E6D"/>
    <w:rsid w:val="00B0534C"/>
    <w:rsid w:val="00B053D4"/>
    <w:rsid w:val="00B055B1"/>
    <w:rsid w:val="00B05F31"/>
    <w:rsid w:val="00B067BF"/>
    <w:rsid w:val="00B07405"/>
    <w:rsid w:val="00B07C63"/>
    <w:rsid w:val="00B1024B"/>
    <w:rsid w:val="00B1089E"/>
    <w:rsid w:val="00B11654"/>
    <w:rsid w:val="00B12078"/>
    <w:rsid w:val="00B12235"/>
    <w:rsid w:val="00B127E7"/>
    <w:rsid w:val="00B1298C"/>
    <w:rsid w:val="00B12E27"/>
    <w:rsid w:val="00B13AC6"/>
    <w:rsid w:val="00B13D1D"/>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1E62"/>
    <w:rsid w:val="00B33A06"/>
    <w:rsid w:val="00B33CFF"/>
    <w:rsid w:val="00B346C5"/>
    <w:rsid w:val="00B37806"/>
    <w:rsid w:val="00B404A2"/>
    <w:rsid w:val="00B40A9E"/>
    <w:rsid w:val="00B428F7"/>
    <w:rsid w:val="00B42FDE"/>
    <w:rsid w:val="00B45C03"/>
    <w:rsid w:val="00B46743"/>
    <w:rsid w:val="00B46C5D"/>
    <w:rsid w:val="00B4756C"/>
    <w:rsid w:val="00B510A7"/>
    <w:rsid w:val="00B5113E"/>
    <w:rsid w:val="00B51953"/>
    <w:rsid w:val="00B51BE1"/>
    <w:rsid w:val="00B52FCC"/>
    <w:rsid w:val="00B533B6"/>
    <w:rsid w:val="00B540CF"/>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E5E"/>
    <w:rsid w:val="00B71EFC"/>
    <w:rsid w:val="00B726CD"/>
    <w:rsid w:val="00B7308E"/>
    <w:rsid w:val="00B73651"/>
    <w:rsid w:val="00B738B4"/>
    <w:rsid w:val="00B73CD7"/>
    <w:rsid w:val="00B74B43"/>
    <w:rsid w:val="00B74DD8"/>
    <w:rsid w:val="00B75B5C"/>
    <w:rsid w:val="00B75EF9"/>
    <w:rsid w:val="00B76541"/>
    <w:rsid w:val="00B76702"/>
    <w:rsid w:val="00B7713D"/>
    <w:rsid w:val="00B7753F"/>
    <w:rsid w:val="00B778E9"/>
    <w:rsid w:val="00B77BFA"/>
    <w:rsid w:val="00B80347"/>
    <w:rsid w:val="00B8233D"/>
    <w:rsid w:val="00B83199"/>
    <w:rsid w:val="00B83521"/>
    <w:rsid w:val="00B83D7C"/>
    <w:rsid w:val="00B84362"/>
    <w:rsid w:val="00B852F0"/>
    <w:rsid w:val="00B85457"/>
    <w:rsid w:val="00B85853"/>
    <w:rsid w:val="00B86131"/>
    <w:rsid w:val="00B86812"/>
    <w:rsid w:val="00B876EC"/>
    <w:rsid w:val="00B907E6"/>
    <w:rsid w:val="00B91029"/>
    <w:rsid w:val="00B9224B"/>
    <w:rsid w:val="00B92272"/>
    <w:rsid w:val="00B9269F"/>
    <w:rsid w:val="00B93A49"/>
    <w:rsid w:val="00B941F2"/>
    <w:rsid w:val="00B94430"/>
    <w:rsid w:val="00B948BC"/>
    <w:rsid w:val="00B9530D"/>
    <w:rsid w:val="00B96166"/>
    <w:rsid w:val="00B96448"/>
    <w:rsid w:val="00B96C17"/>
    <w:rsid w:val="00B979E4"/>
    <w:rsid w:val="00B97CE6"/>
    <w:rsid w:val="00BA06F5"/>
    <w:rsid w:val="00BA28CE"/>
    <w:rsid w:val="00BA2DB1"/>
    <w:rsid w:val="00BA3653"/>
    <w:rsid w:val="00BA3E9F"/>
    <w:rsid w:val="00BA3FCF"/>
    <w:rsid w:val="00BA46C0"/>
    <w:rsid w:val="00BA4D72"/>
    <w:rsid w:val="00BA538E"/>
    <w:rsid w:val="00BA637E"/>
    <w:rsid w:val="00BA67FD"/>
    <w:rsid w:val="00BA7690"/>
    <w:rsid w:val="00BA7AD9"/>
    <w:rsid w:val="00BA7BB6"/>
    <w:rsid w:val="00BA7D1B"/>
    <w:rsid w:val="00BB0170"/>
    <w:rsid w:val="00BB1640"/>
    <w:rsid w:val="00BB2CB8"/>
    <w:rsid w:val="00BB3498"/>
    <w:rsid w:val="00BB3EA1"/>
    <w:rsid w:val="00BB45A4"/>
    <w:rsid w:val="00BB5C99"/>
    <w:rsid w:val="00BB6E71"/>
    <w:rsid w:val="00BB7142"/>
    <w:rsid w:val="00BC16BB"/>
    <w:rsid w:val="00BC21BC"/>
    <w:rsid w:val="00BC21CE"/>
    <w:rsid w:val="00BC22C2"/>
    <w:rsid w:val="00BC36E5"/>
    <w:rsid w:val="00BC3B7A"/>
    <w:rsid w:val="00BC460B"/>
    <w:rsid w:val="00BC54A6"/>
    <w:rsid w:val="00BC567A"/>
    <w:rsid w:val="00BC5A83"/>
    <w:rsid w:val="00BC6BB7"/>
    <w:rsid w:val="00BC6DA5"/>
    <w:rsid w:val="00BD0180"/>
    <w:rsid w:val="00BD0539"/>
    <w:rsid w:val="00BD0B29"/>
    <w:rsid w:val="00BD0C6C"/>
    <w:rsid w:val="00BD1791"/>
    <w:rsid w:val="00BD1E79"/>
    <w:rsid w:val="00BD2741"/>
    <w:rsid w:val="00BD2871"/>
    <w:rsid w:val="00BD2ADE"/>
    <w:rsid w:val="00BD3120"/>
    <w:rsid w:val="00BD381E"/>
    <w:rsid w:val="00BD4076"/>
    <w:rsid w:val="00BD4B5E"/>
    <w:rsid w:val="00BD4F12"/>
    <w:rsid w:val="00BD7497"/>
    <w:rsid w:val="00BD7C77"/>
    <w:rsid w:val="00BD7FFD"/>
    <w:rsid w:val="00BE00F8"/>
    <w:rsid w:val="00BE0666"/>
    <w:rsid w:val="00BE15F8"/>
    <w:rsid w:val="00BE46CD"/>
    <w:rsid w:val="00BE4B59"/>
    <w:rsid w:val="00BE4BCA"/>
    <w:rsid w:val="00BE6FDD"/>
    <w:rsid w:val="00BE737B"/>
    <w:rsid w:val="00BE73F1"/>
    <w:rsid w:val="00BE7C00"/>
    <w:rsid w:val="00BE7F4F"/>
    <w:rsid w:val="00BE7FB9"/>
    <w:rsid w:val="00BF0461"/>
    <w:rsid w:val="00BF1171"/>
    <w:rsid w:val="00BF1998"/>
    <w:rsid w:val="00BF2F83"/>
    <w:rsid w:val="00BF37FE"/>
    <w:rsid w:val="00BF3E61"/>
    <w:rsid w:val="00BF43A0"/>
    <w:rsid w:val="00BF500C"/>
    <w:rsid w:val="00BF5662"/>
    <w:rsid w:val="00BF6C88"/>
    <w:rsid w:val="00C00063"/>
    <w:rsid w:val="00C016A5"/>
    <w:rsid w:val="00C01D43"/>
    <w:rsid w:val="00C0258E"/>
    <w:rsid w:val="00C02D8D"/>
    <w:rsid w:val="00C02EB9"/>
    <w:rsid w:val="00C0335F"/>
    <w:rsid w:val="00C04CDE"/>
    <w:rsid w:val="00C058E8"/>
    <w:rsid w:val="00C10B5E"/>
    <w:rsid w:val="00C11649"/>
    <w:rsid w:val="00C11E61"/>
    <w:rsid w:val="00C13523"/>
    <w:rsid w:val="00C13EE9"/>
    <w:rsid w:val="00C140B2"/>
    <w:rsid w:val="00C14A09"/>
    <w:rsid w:val="00C17309"/>
    <w:rsid w:val="00C17FF8"/>
    <w:rsid w:val="00C205FA"/>
    <w:rsid w:val="00C20744"/>
    <w:rsid w:val="00C20A2E"/>
    <w:rsid w:val="00C22356"/>
    <w:rsid w:val="00C22BB6"/>
    <w:rsid w:val="00C22FE8"/>
    <w:rsid w:val="00C2306B"/>
    <w:rsid w:val="00C23A2E"/>
    <w:rsid w:val="00C240BD"/>
    <w:rsid w:val="00C2441A"/>
    <w:rsid w:val="00C24904"/>
    <w:rsid w:val="00C250F7"/>
    <w:rsid w:val="00C25396"/>
    <w:rsid w:val="00C27233"/>
    <w:rsid w:val="00C307F7"/>
    <w:rsid w:val="00C308FF"/>
    <w:rsid w:val="00C30D8D"/>
    <w:rsid w:val="00C315FE"/>
    <w:rsid w:val="00C326F0"/>
    <w:rsid w:val="00C32D5C"/>
    <w:rsid w:val="00C3472D"/>
    <w:rsid w:val="00C34C74"/>
    <w:rsid w:val="00C362BE"/>
    <w:rsid w:val="00C3655B"/>
    <w:rsid w:val="00C36EAA"/>
    <w:rsid w:val="00C37E29"/>
    <w:rsid w:val="00C4026A"/>
    <w:rsid w:val="00C4102B"/>
    <w:rsid w:val="00C410DF"/>
    <w:rsid w:val="00C413AE"/>
    <w:rsid w:val="00C413F8"/>
    <w:rsid w:val="00C4143E"/>
    <w:rsid w:val="00C41CA4"/>
    <w:rsid w:val="00C41CA8"/>
    <w:rsid w:val="00C41FF9"/>
    <w:rsid w:val="00C42C63"/>
    <w:rsid w:val="00C43694"/>
    <w:rsid w:val="00C437CD"/>
    <w:rsid w:val="00C44548"/>
    <w:rsid w:val="00C44FCE"/>
    <w:rsid w:val="00C46414"/>
    <w:rsid w:val="00C47153"/>
    <w:rsid w:val="00C479D4"/>
    <w:rsid w:val="00C50C1C"/>
    <w:rsid w:val="00C50EA3"/>
    <w:rsid w:val="00C50F92"/>
    <w:rsid w:val="00C511B4"/>
    <w:rsid w:val="00C5397D"/>
    <w:rsid w:val="00C551CC"/>
    <w:rsid w:val="00C555AA"/>
    <w:rsid w:val="00C5712C"/>
    <w:rsid w:val="00C6063B"/>
    <w:rsid w:val="00C60971"/>
    <w:rsid w:val="00C60A92"/>
    <w:rsid w:val="00C624CC"/>
    <w:rsid w:val="00C6299A"/>
    <w:rsid w:val="00C62E21"/>
    <w:rsid w:val="00C63D7D"/>
    <w:rsid w:val="00C64A77"/>
    <w:rsid w:val="00C6540B"/>
    <w:rsid w:val="00C66327"/>
    <w:rsid w:val="00C67F93"/>
    <w:rsid w:val="00C706C1"/>
    <w:rsid w:val="00C712DC"/>
    <w:rsid w:val="00C713A0"/>
    <w:rsid w:val="00C76607"/>
    <w:rsid w:val="00C76B7E"/>
    <w:rsid w:val="00C77DDB"/>
    <w:rsid w:val="00C80112"/>
    <w:rsid w:val="00C80983"/>
    <w:rsid w:val="00C81417"/>
    <w:rsid w:val="00C84EA3"/>
    <w:rsid w:val="00C854A5"/>
    <w:rsid w:val="00C85BD6"/>
    <w:rsid w:val="00C86DA5"/>
    <w:rsid w:val="00C874FD"/>
    <w:rsid w:val="00C875C6"/>
    <w:rsid w:val="00C879AF"/>
    <w:rsid w:val="00C90608"/>
    <w:rsid w:val="00C909FD"/>
    <w:rsid w:val="00C90C34"/>
    <w:rsid w:val="00C916FB"/>
    <w:rsid w:val="00C9195A"/>
    <w:rsid w:val="00C91CEB"/>
    <w:rsid w:val="00C92570"/>
    <w:rsid w:val="00C925CE"/>
    <w:rsid w:val="00C928E1"/>
    <w:rsid w:val="00C93806"/>
    <w:rsid w:val="00C95573"/>
    <w:rsid w:val="00C95581"/>
    <w:rsid w:val="00C97573"/>
    <w:rsid w:val="00CA0686"/>
    <w:rsid w:val="00CA1626"/>
    <w:rsid w:val="00CA1DD1"/>
    <w:rsid w:val="00CA2EA4"/>
    <w:rsid w:val="00CA44A3"/>
    <w:rsid w:val="00CA4E54"/>
    <w:rsid w:val="00CA52B6"/>
    <w:rsid w:val="00CA722C"/>
    <w:rsid w:val="00CB00A1"/>
    <w:rsid w:val="00CB03B7"/>
    <w:rsid w:val="00CB06A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68F"/>
    <w:rsid w:val="00CC7899"/>
    <w:rsid w:val="00CC7CD9"/>
    <w:rsid w:val="00CD0709"/>
    <w:rsid w:val="00CD0C19"/>
    <w:rsid w:val="00CD0E11"/>
    <w:rsid w:val="00CD3117"/>
    <w:rsid w:val="00CD3890"/>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D002EF"/>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62A5"/>
    <w:rsid w:val="00D16910"/>
    <w:rsid w:val="00D20266"/>
    <w:rsid w:val="00D20B4D"/>
    <w:rsid w:val="00D21395"/>
    <w:rsid w:val="00D2158E"/>
    <w:rsid w:val="00D21875"/>
    <w:rsid w:val="00D238DD"/>
    <w:rsid w:val="00D2477B"/>
    <w:rsid w:val="00D248C5"/>
    <w:rsid w:val="00D25140"/>
    <w:rsid w:val="00D25E95"/>
    <w:rsid w:val="00D2628C"/>
    <w:rsid w:val="00D2711C"/>
    <w:rsid w:val="00D27A6B"/>
    <w:rsid w:val="00D27D90"/>
    <w:rsid w:val="00D30BB7"/>
    <w:rsid w:val="00D319F9"/>
    <w:rsid w:val="00D31C47"/>
    <w:rsid w:val="00D31E1B"/>
    <w:rsid w:val="00D3271D"/>
    <w:rsid w:val="00D329A9"/>
    <w:rsid w:val="00D33BFE"/>
    <w:rsid w:val="00D3423E"/>
    <w:rsid w:val="00D35BAA"/>
    <w:rsid w:val="00D371F6"/>
    <w:rsid w:val="00D37BA7"/>
    <w:rsid w:val="00D413D1"/>
    <w:rsid w:val="00D42945"/>
    <w:rsid w:val="00D42AAA"/>
    <w:rsid w:val="00D42DA2"/>
    <w:rsid w:val="00D42F3E"/>
    <w:rsid w:val="00D43DEB"/>
    <w:rsid w:val="00D44157"/>
    <w:rsid w:val="00D448ED"/>
    <w:rsid w:val="00D44EB5"/>
    <w:rsid w:val="00D4567A"/>
    <w:rsid w:val="00D45BB4"/>
    <w:rsid w:val="00D45C3F"/>
    <w:rsid w:val="00D4722B"/>
    <w:rsid w:val="00D47E06"/>
    <w:rsid w:val="00D50906"/>
    <w:rsid w:val="00D50F50"/>
    <w:rsid w:val="00D514D5"/>
    <w:rsid w:val="00D51EEA"/>
    <w:rsid w:val="00D542D5"/>
    <w:rsid w:val="00D54CFE"/>
    <w:rsid w:val="00D550AD"/>
    <w:rsid w:val="00D5532B"/>
    <w:rsid w:val="00D5708C"/>
    <w:rsid w:val="00D573C5"/>
    <w:rsid w:val="00D5779F"/>
    <w:rsid w:val="00D6069E"/>
    <w:rsid w:val="00D6185F"/>
    <w:rsid w:val="00D62A07"/>
    <w:rsid w:val="00D63A7B"/>
    <w:rsid w:val="00D64506"/>
    <w:rsid w:val="00D64BE9"/>
    <w:rsid w:val="00D64D7B"/>
    <w:rsid w:val="00D656FF"/>
    <w:rsid w:val="00D65D5C"/>
    <w:rsid w:val="00D65FC3"/>
    <w:rsid w:val="00D66A19"/>
    <w:rsid w:val="00D66A25"/>
    <w:rsid w:val="00D66C7D"/>
    <w:rsid w:val="00D703ED"/>
    <w:rsid w:val="00D708C6"/>
    <w:rsid w:val="00D71ED7"/>
    <w:rsid w:val="00D728B8"/>
    <w:rsid w:val="00D729B8"/>
    <w:rsid w:val="00D72AB8"/>
    <w:rsid w:val="00D72AC4"/>
    <w:rsid w:val="00D731DB"/>
    <w:rsid w:val="00D73DF3"/>
    <w:rsid w:val="00D74C4C"/>
    <w:rsid w:val="00D75115"/>
    <w:rsid w:val="00D75139"/>
    <w:rsid w:val="00D7569D"/>
    <w:rsid w:val="00D75FF8"/>
    <w:rsid w:val="00D76201"/>
    <w:rsid w:val="00D77495"/>
    <w:rsid w:val="00D77CC0"/>
    <w:rsid w:val="00D77EAD"/>
    <w:rsid w:val="00D77FA2"/>
    <w:rsid w:val="00D80233"/>
    <w:rsid w:val="00D80288"/>
    <w:rsid w:val="00D807F7"/>
    <w:rsid w:val="00D8083D"/>
    <w:rsid w:val="00D808AF"/>
    <w:rsid w:val="00D831E6"/>
    <w:rsid w:val="00D84042"/>
    <w:rsid w:val="00D8408E"/>
    <w:rsid w:val="00D857F1"/>
    <w:rsid w:val="00D864A2"/>
    <w:rsid w:val="00D864BF"/>
    <w:rsid w:val="00D86715"/>
    <w:rsid w:val="00D87155"/>
    <w:rsid w:val="00D8734F"/>
    <w:rsid w:val="00D91274"/>
    <w:rsid w:val="00D91C5E"/>
    <w:rsid w:val="00D929C4"/>
    <w:rsid w:val="00D92CD3"/>
    <w:rsid w:val="00D94DC3"/>
    <w:rsid w:val="00D9520A"/>
    <w:rsid w:val="00D95257"/>
    <w:rsid w:val="00D96929"/>
    <w:rsid w:val="00D96F3C"/>
    <w:rsid w:val="00D97929"/>
    <w:rsid w:val="00DA089E"/>
    <w:rsid w:val="00DA0C2D"/>
    <w:rsid w:val="00DA2CEB"/>
    <w:rsid w:val="00DA2EA8"/>
    <w:rsid w:val="00DA2EC2"/>
    <w:rsid w:val="00DA3ACD"/>
    <w:rsid w:val="00DA487A"/>
    <w:rsid w:val="00DA536C"/>
    <w:rsid w:val="00DA57AE"/>
    <w:rsid w:val="00DA5D35"/>
    <w:rsid w:val="00DA65A3"/>
    <w:rsid w:val="00DA6D90"/>
    <w:rsid w:val="00DB0FCA"/>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1636"/>
    <w:rsid w:val="00DC1BA3"/>
    <w:rsid w:val="00DC22B3"/>
    <w:rsid w:val="00DC245B"/>
    <w:rsid w:val="00DC26D3"/>
    <w:rsid w:val="00DC2E91"/>
    <w:rsid w:val="00DC3110"/>
    <w:rsid w:val="00DC33FD"/>
    <w:rsid w:val="00DC5F79"/>
    <w:rsid w:val="00DC7DCD"/>
    <w:rsid w:val="00DD0D0B"/>
    <w:rsid w:val="00DD2405"/>
    <w:rsid w:val="00DD4B9E"/>
    <w:rsid w:val="00DD68A9"/>
    <w:rsid w:val="00DD7212"/>
    <w:rsid w:val="00DD7456"/>
    <w:rsid w:val="00DD77A1"/>
    <w:rsid w:val="00DE0D09"/>
    <w:rsid w:val="00DE2A07"/>
    <w:rsid w:val="00DE3A0F"/>
    <w:rsid w:val="00DE3BAE"/>
    <w:rsid w:val="00DE3C7C"/>
    <w:rsid w:val="00DE3FE3"/>
    <w:rsid w:val="00DE4BD9"/>
    <w:rsid w:val="00DE53F1"/>
    <w:rsid w:val="00DE7433"/>
    <w:rsid w:val="00DE7A41"/>
    <w:rsid w:val="00DE7FA1"/>
    <w:rsid w:val="00DF0F3A"/>
    <w:rsid w:val="00DF123D"/>
    <w:rsid w:val="00DF3468"/>
    <w:rsid w:val="00DF3530"/>
    <w:rsid w:val="00DF3905"/>
    <w:rsid w:val="00DF44A4"/>
    <w:rsid w:val="00DF4659"/>
    <w:rsid w:val="00DF4DC6"/>
    <w:rsid w:val="00DF55C0"/>
    <w:rsid w:val="00DF5D2B"/>
    <w:rsid w:val="00DF5FA3"/>
    <w:rsid w:val="00DF5FC8"/>
    <w:rsid w:val="00DF706B"/>
    <w:rsid w:val="00E0069E"/>
    <w:rsid w:val="00E010EA"/>
    <w:rsid w:val="00E01AD5"/>
    <w:rsid w:val="00E030B0"/>
    <w:rsid w:val="00E04451"/>
    <w:rsid w:val="00E04E14"/>
    <w:rsid w:val="00E04FC3"/>
    <w:rsid w:val="00E055C0"/>
    <w:rsid w:val="00E05D68"/>
    <w:rsid w:val="00E06C36"/>
    <w:rsid w:val="00E07310"/>
    <w:rsid w:val="00E07AC8"/>
    <w:rsid w:val="00E112EB"/>
    <w:rsid w:val="00E145D1"/>
    <w:rsid w:val="00E17851"/>
    <w:rsid w:val="00E17C98"/>
    <w:rsid w:val="00E2041F"/>
    <w:rsid w:val="00E20745"/>
    <w:rsid w:val="00E20A7B"/>
    <w:rsid w:val="00E214A1"/>
    <w:rsid w:val="00E21904"/>
    <w:rsid w:val="00E21C44"/>
    <w:rsid w:val="00E22CE9"/>
    <w:rsid w:val="00E236B8"/>
    <w:rsid w:val="00E23B30"/>
    <w:rsid w:val="00E267C4"/>
    <w:rsid w:val="00E26A1C"/>
    <w:rsid w:val="00E26D98"/>
    <w:rsid w:val="00E27F4C"/>
    <w:rsid w:val="00E300DB"/>
    <w:rsid w:val="00E30F9E"/>
    <w:rsid w:val="00E31826"/>
    <w:rsid w:val="00E318B0"/>
    <w:rsid w:val="00E31B46"/>
    <w:rsid w:val="00E326E8"/>
    <w:rsid w:val="00E327AC"/>
    <w:rsid w:val="00E32C11"/>
    <w:rsid w:val="00E33222"/>
    <w:rsid w:val="00E33C1E"/>
    <w:rsid w:val="00E33F2B"/>
    <w:rsid w:val="00E35436"/>
    <w:rsid w:val="00E36218"/>
    <w:rsid w:val="00E37050"/>
    <w:rsid w:val="00E3720F"/>
    <w:rsid w:val="00E37AFA"/>
    <w:rsid w:val="00E41F97"/>
    <w:rsid w:val="00E42115"/>
    <w:rsid w:val="00E438DF"/>
    <w:rsid w:val="00E43C92"/>
    <w:rsid w:val="00E449D3"/>
    <w:rsid w:val="00E459B5"/>
    <w:rsid w:val="00E46CF8"/>
    <w:rsid w:val="00E502CF"/>
    <w:rsid w:val="00E5115E"/>
    <w:rsid w:val="00E51495"/>
    <w:rsid w:val="00E516A4"/>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B96"/>
    <w:rsid w:val="00E651CD"/>
    <w:rsid w:val="00E67384"/>
    <w:rsid w:val="00E677B9"/>
    <w:rsid w:val="00E70FCD"/>
    <w:rsid w:val="00E718BD"/>
    <w:rsid w:val="00E71FD7"/>
    <w:rsid w:val="00E72B8A"/>
    <w:rsid w:val="00E73473"/>
    <w:rsid w:val="00E738F6"/>
    <w:rsid w:val="00E73951"/>
    <w:rsid w:val="00E7533C"/>
    <w:rsid w:val="00E76941"/>
    <w:rsid w:val="00E77A3B"/>
    <w:rsid w:val="00E77E92"/>
    <w:rsid w:val="00E80702"/>
    <w:rsid w:val="00E81257"/>
    <w:rsid w:val="00E81633"/>
    <w:rsid w:val="00E81EFD"/>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960"/>
    <w:rsid w:val="00E90B73"/>
    <w:rsid w:val="00E9292C"/>
    <w:rsid w:val="00E93514"/>
    <w:rsid w:val="00E9534E"/>
    <w:rsid w:val="00E9584E"/>
    <w:rsid w:val="00E96017"/>
    <w:rsid w:val="00E9687C"/>
    <w:rsid w:val="00E9768E"/>
    <w:rsid w:val="00E97D25"/>
    <w:rsid w:val="00EA01E0"/>
    <w:rsid w:val="00EA0209"/>
    <w:rsid w:val="00EA0FC5"/>
    <w:rsid w:val="00EA10AD"/>
    <w:rsid w:val="00EA1639"/>
    <w:rsid w:val="00EA1879"/>
    <w:rsid w:val="00EA23D6"/>
    <w:rsid w:val="00EA2F34"/>
    <w:rsid w:val="00EA43ED"/>
    <w:rsid w:val="00EA4D27"/>
    <w:rsid w:val="00EA5549"/>
    <w:rsid w:val="00EA6678"/>
    <w:rsid w:val="00EA6B6C"/>
    <w:rsid w:val="00EA765E"/>
    <w:rsid w:val="00EA7855"/>
    <w:rsid w:val="00EA7A98"/>
    <w:rsid w:val="00EB01D7"/>
    <w:rsid w:val="00EB1096"/>
    <w:rsid w:val="00EB3AEB"/>
    <w:rsid w:val="00EC00C0"/>
    <w:rsid w:val="00EC092F"/>
    <w:rsid w:val="00EC0B8E"/>
    <w:rsid w:val="00EC0D60"/>
    <w:rsid w:val="00EC16A3"/>
    <w:rsid w:val="00EC1C8C"/>
    <w:rsid w:val="00EC2190"/>
    <w:rsid w:val="00EC2D2D"/>
    <w:rsid w:val="00EC3160"/>
    <w:rsid w:val="00EC3E57"/>
    <w:rsid w:val="00EC54FD"/>
    <w:rsid w:val="00EC56EF"/>
    <w:rsid w:val="00EC5E19"/>
    <w:rsid w:val="00EC7C1B"/>
    <w:rsid w:val="00EC7DBC"/>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962"/>
    <w:rsid w:val="00EE104B"/>
    <w:rsid w:val="00EE1E88"/>
    <w:rsid w:val="00EE2012"/>
    <w:rsid w:val="00EE34CE"/>
    <w:rsid w:val="00EE4FC0"/>
    <w:rsid w:val="00EE4FC8"/>
    <w:rsid w:val="00EE5B5A"/>
    <w:rsid w:val="00EE6FD4"/>
    <w:rsid w:val="00EE7404"/>
    <w:rsid w:val="00EE7460"/>
    <w:rsid w:val="00EF1794"/>
    <w:rsid w:val="00EF1D28"/>
    <w:rsid w:val="00EF2CDC"/>
    <w:rsid w:val="00EF32CD"/>
    <w:rsid w:val="00EF3575"/>
    <w:rsid w:val="00EF3721"/>
    <w:rsid w:val="00EF3E2C"/>
    <w:rsid w:val="00EF5461"/>
    <w:rsid w:val="00EF5801"/>
    <w:rsid w:val="00EF6213"/>
    <w:rsid w:val="00EF6BE6"/>
    <w:rsid w:val="00EF7896"/>
    <w:rsid w:val="00F023F1"/>
    <w:rsid w:val="00F02720"/>
    <w:rsid w:val="00F037B3"/>
    <w:rsid w:val="00F03902"/>
    <w:rsid w:val="00F056F6"/>
    <w:rsid w:val="00F06E7C"/>
    <w:rsid w:val="00F06EC9"/>
    <w:rsid w:val="00F11BFA"/>
    <w:rsid w:val="00F12B79"/>
    <w:rsid w:val="00F12E24"/>
    <w:rsid w:val="00F131F7"/>
    <w:rsid w:val="00F14737"/>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7239"/>
    <w:rsid w:val="00F2779F"/>
    <w:rsid w:val="00F30694"/>
    <w:rsid w:val="00F30887"/>
    <w:rsid w:val="00F30E53"/>
    <w:rsid w:val="00F31121"/>
    <w:rsid w:val="00F3124F"/>
    <w:rsid w:val="00F31717"/>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4365"/>
    <w:rsid w:val="00F44846"/>
    <w:rsid w:val="00F45224"/>
    <w:rsid w:val="00F458E3"/>
    <w:rsid w:val="00F472A4"/>
    <w:rsid w:val="00F473E2"/>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F5"/>
    <w:rsid w:val="00F60386"/>
    <w:rsid w:val="00F63668"/>
    <w:rsid w:val="00F646AF"/>
    <w:rsid w:val="00F64AD4"/>
    <w:rsid w:val="00F65304"/>
    <w:rsid w:val="00F657AC"/>
    <w:rsid w:val="00F65A61"/>
    <w:rsid w:val="00F72F1C"/>
    <w:rsid w:val="00F73280"/>
    <w:rsid w:val="00F751A7"/>
    <w:rsid w:val="00F752D9"/>
    <w:rsid w:val="00F75ADD"/>
    <w:rsid w:val="00F76C66"/>
    <w:rsid w:val="00F76F2C"/>
    <w:rsid w:val="00F772E0"/>
    <w:rsid w:val="00F77B15"/>
    <w:rsid w:val="00F77D7C"/>
    <w:rsid w:val="00F80C42"/>
    <w:rsid w:val="00F8156B"/>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C63"/>
    <w:rsid w:val="00F92C77"/>
    <w:rsid w:val="00F92F02"/>
    <w:rsid w:val="00F93CCB"/>
    <w:rsid w:val="00F93E33"/>
    <w:rsid w:val="00F94DAC"/>
    <w:rsid w:val="00F95480"/>
    <w:rsid w:val="00F9568D"/>
    <w:rsid w:val="00F95819"/>
    <w:rsid w:val="00F95B01"/>
    <w:rsid w:val="00F975D2"/>
    <w:rsid w:val="00FA0E6A"/>
    <w:rsid w:val="00FA2CA9"/>
    <w:rsid w:val="00FA3192"/>
    <w:rsid w:val="00FA3CF7"/>
    <w:rsid w:val="00FA4053"/>
    <w:rsid w:val="00FA4FBC"/>
    <w:rsid w:val="00FA5FEF"/>
    <w:rsid w:val="00FA6134"/>
    <w:rsid w:val="00FA6608"/>
    <w:rsid w:val="00FA6FA6"/>
    <w:rsid w:val="00FA7BFB"/>
    <w:rsid w:val="00FA7EE4"/>
    <w:rsid w:val="00FB0A63"/>
    <w:rsid w:val="00FB1591"/>
    <w:rsid w:val="00FB2742"/>
    <w:rsid w:val="00FB3586"/>
    <w:rsid w:val="00FB3955"/>
    <w:rsid w:val="00FB3FB1"/>
    <w:rsid w:val="00FB42C3"/>
    <w:rsid w:val="00FB4F9A"/>
    <w:rsid w:val="00FB52DA"/>
    <w:rsid w:val="00FB59AD"/>
    <w:rsid w:val="00FB6CA8"/>
    <w:rsid w:val="00FB6D37"/>
    <w:rsid w:val="00FB7565"/>
    <w:rsid w:val="00FC0AD2"/>
    <w:rsid w:val="00FC1989"/>
    <w:rsid w:val="00FC1A87"/>
    <w:rsid w:val="00FC1AA2"/>
    <w:rsid w:val="00FC34F2"/>
    <w:rsid w:val="00FC3822"/>
    <w:rsid w:val="00FC43AE"/>
    <w:rsid w:val="00FC4ABA"/>
    <w:rsid w:val="00FC5E74"/>
    <w:rsid w:val="00FC6208"/>
    <w:rsid w:val="00FC666A"/>
    <w:rsid w:val="00FD0AA7"/>
    <w:rsid w:val="00FD0E54"/>
    <w:rsid w:val="00FD2767"/>
    <w:rsid w:val="00FD2BD5"/>
    <w:rsid w:val="00FD3854"/>
    <w:rsid w:val="00FD38EB"/>
    <w:rsid w:val="00FD4CC3"/>
    <w:rsid w:val="00FD502C"/>
    <w:rsid w:val="00FD6261"/>
    <w:rsid w:val="00FD629A"/>
    <w:rsid w:val="00FD686A"/>
    <w:rsid w:val="00FD6E80"/>
    <w:rsid w:val="00FD7C3F"/>
    <w:rsid w:val="00FD7FA0"/>
    <w:rsid w:val="00FE2A97"/>
    <w:rsid w:val="00FE31C2"/>
    <w:rsid w:val="00FE3842"/>
    <w:rsid w:val="00FE54FD"/>
    <w:rsid w:val="00FE70C2"/>
    <w:rsid w:val="00FE7456"/>
    <w:rsid w:val="00FE79BD"/>
    <w:rsid w:val="00FF1F66"/>
    <w:rsid w:val="00FF228D"/>
    <w:rsid w:val="00FF305F"/>
    <w:rsid w:val="00FF356A"/>
    <w:rsid w:val="00FF3B58"/>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5</TotalTime>
  <Pages>55</Pages>
  <Words>42398</Words>
  <Characters>237435</Characters>
  <Application>Microsoft Office Word</Application>
  <DocSecurity>0</DocSecurity>
  <Lines>5276</Lines>
  <Paragraphs>194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7789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2999</cp:revision>
  <cp:lastPrinted>2013-04-26T13:20:00Z</cp:lastPrinted>
  <dcterms:created xsi:type="dcterms:W3CDTF">2023-04-12T08:52:00Z</dcterms:created>
  <dcterms:modified xsi:type="dcterms:W3CDTF">2023-05-12T11: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vuV0PfXp"/&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